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4E10" w:rsidRDefault="00E24E10" w:rsidP="00E24E10">
      <w:pPr>
        <w:spacing w:line="240" w:lineRule="atLeast"/>
        <w:jc w:val="center"/>
        <w:rPr>
          <w:rFonts w:ascii="Times New Roman" w:eastAsia="DFPOP-SB" w:hAnsi="Times New Roman"/>
          <w:b/>
          <w:sz w:val="28"/>
        </w:rPr>
      </w:pPr>
    </w:p>
    <w:p w:rsidR="00E24E10" w:rsidRDefault="00E24E10" w:rsidP="00E24E10">
      <w:pPr>
        <w:spacing w:line="240" w:lineRule="atLeast"/>
        <w:jc w:val="center"/>
        <w:rPr>
          <w:rFonts w:ascii="Times New Roman" w:eastAsia="DFPOP-SB" w:hAnsi="Times New Roman"/>
          <w:b/>
          <w:sz w:val="28"/>
        </w:rPr>
      </w:pPr>
      <w:r w:rsidRPr="00E24E10">
        <w:rPr>
          <w:rFonts w:ascii="Times New Roman" w:eastAsia="DFPOP-SB" w:hAnsi="Times New Roman"/>
          <w:b/>
          <w:sz w:val="28"/>
        </w:rPr>
        <w:t xml:space="preserve">"Content Replacement in Cache: A Survey on available Algorithms" </w:t>
      </w:r>
    </w:p>
    <w:p w:rsidR="00E24E10" w:rsidRPr="00E251EE" w:rsidRDefault="00E24E10" w:rsidP="00E24E10">
      <w:pPr>
        <w:spacing w:line="240" w:lineRule="atLeast"/>
        <w:jc w:val="center"/>
        <w:rPr>
          <w:rFonts w:ascii="Times New Roman" w:eastAsia="DFPOP-SB" w:hAnsi="Times New Roman"/>
          <w:b/>
          <w:sz w:val="20"/>
        </w:rPr>
      </w:pPr>
    </w:p>
    <w:p w:rsidR="00E24E10" w:rsidRDefault="00E24E10" w:rsidP="00E24E10">
      <w:pPr>
        <w:spacing w:line="240" w:lineRule="atLeast"/>
        <w:jc w:val="center"/>
        <w:rPr>
          <w:rFonts w:ascii="Times New Roman" w:eastAsia="DFPOP-SB" w:hAnsi="Times New Roman"/>
          <w:sz w:val="20"/>
        </w:rPr>
      </w:pPr>
    </w:p>
    <w:p w:rsidR="00E24E10" w:rsidRDefault="00E24E10" w:rsidP="00E24E10">
      <w:pPr>
        <w:spacing w:line="240" w:lineRule="atLeast"/>
        <w:jc w:val="center"/>
        <w:rPr>
          <w:rFonts w:ascii="Times New Roman" w:eastAsia="DFPOP-SB" w:hAnsi="Times New Roman"/>
          <w:sz w:val="24"/>
        </w:rPr>
      </w:pPr>
      <w:r>
        <w:rPr>
          <w:rFonts w:ascii="Times New Roman" w:eastAsia="DFPOP-SB" w:hAnsi="Times New Roman"/>
          <w:sz w:val="24"/>
        </w:rPr>
        <w:t>Mobashirah Nasir, Munim Ali Shah</w:t>
      </w:r>
    </w:p>
    <w:p w:rsidR="00E24E10" w:rsidRDefault="00E24E10" w:rsidP="00E24E10">
      <w:pPr>
        <w:spacing w:line="240" w:lineRule="atLeast"/>
        <w:jc w:val="center"/>
        <w:rPr>
          <w:rFonts w:ascii="Times New Roman" w:eastAsia="DFPOP-SB" w:hAnsi="Times New Roman"/>
          <w:sz w:val="20"/>
        </w:rPr>
      </w:pPr>
    </w:p>
    <w:p w:rsidR="00E24E10" w:rsidRDefault="00E24E10" w:rsidP="00E24E10">
      <w:pPr>
        <w:spacing w:line="240" w:lineRule="atLeast"/>
        <w:jc w:val="center"/>
        <w:rPr>
          <w:rFonts w:ascii="Times New Roman" w:eastAsia="DFPOP-SB" w:hAnsi="Times New Roman" w:hint="eastAsia"/>
          <w:sz w:val="20"/>
        </w:rPr>
      </w:pPr>
      <w:r>
        <w:rPr>
          <w:rFonts w:ascii="Times New Roman" w:eastAsia="DFPOP-SB" w:hAnsi="Times New Roman"/>
          <w:sz w:val="20"/>
        </w:rPr>
        <w:t>COMSATS Institute of Information Technology</w:t>
      </w:r>
    </w:p>
    <w:p w:rsidR="00E24E10" w:rsidRDefault="00E24E10" w:rsidP="00E24E10">
      <w:pPr>
        <w:spacing w:line="240" w:lineRule="atLeast"/>
        <w:jc w:val="center"/>
        <w:rPr>
          <w:rFonts w:ascii="Times New Roman" w:eastAsia="DFPOP-SB" w:hAnsi="Times New Roman" w:hint="eastAsia"/>
          <w:sz w:val="20"/>
        </w:rPr>
      </w:pPr>
      <w:r>
        <w:rPr>
          <w:rFonts w:ascii="Times New Roman" w:eastAsia="DFPOP-SB" w:hAnsi="Times New Roman"/>
          <w:sz w:val="20"/>
        </w:rPr>
        <w:t>Park Road, Chak Shahzad</w:t>
      </w:r>
    </w:p>
    <w:p w:rsidR="00E24E10" w:rsidRDefault="00E24E10" w:rsidP="00E24E10">
      <w:pPr>
        <w:spacing w:line="240" w:lineRule="atLeast"/>
        <w:jc w:val="center"/>
        <w:rPr>
          <w:rFonts w:ascii="Times New Roman" w:eastAsia="DFPOP-SB" w:hAnsi="Times New Roman" w:hint="eastAsia"/>
          <w:sz w:val="20"/>
        </w:rPr>
      </w:pPr>
      <w:r>
        <w:rPr>
          <w:rFonts w:ascii="Times New Roman" w:eastAsia="DFPOP-SB" w:hAnsi="Times New Roman"/>
          <w:sz w:val="20"/>
        </w:rPr>
        <w:t>Islamabad</w:t>
      </w:r>
      <w:r>
        <w:rPr>
          <w:rFonts w:ascii="Times New Roman" w:eastAsia="DFPOP-SB" w:hAnsi="Times New Roman"/>
          <w:sz w:val="20"/>
        </w:rPr>
        <w:t xml:space="preserve">, </w:t>
      </w:r>
      <w:r>
        <w:rPr>
          <w:rFonts w:ascii="Times New Roman" w:eastAsia="DFPOP-SB" w:hAnsi="Times New Roman"/>
          <w:sz w:val="20"/>
        </w:rPr>
        <w:t>Pakistan</w:t>
      </w:r>
    </w:p>
    <w:p w:rsidR="00E24E10" w:rsidRDefault="00E24E10" w:rsidP="00E24E10">
      <w:pPr>
        <w:spacing w:line="240" w:lineRule="atLeast"/>
        <w:jc w:val="center"/>
        <w:rPr>
          <w:rFonts w:ascii="Times New Roman" w:eastAsia="DFPOP-SB" w:hAnsi="Times New Roman" w:hint="eastAsia"/>
          <w:sz w:val="20"/>
        </w:rPr>
      </w:pPr>
      <w:r w:rsidRPr="00E24E10">
        <w:rPr>
          <w:rFonts w:ascii="Times New Roman" w:eastAsia="DFPOP-SB" w:hAnsi="Times New Roman"/>
          <w:sz w:val="20"/>
        </w:rPr>
        <w:t>mobashirahnasir@gmail.com</w:t>
      </w:r>
      <w:r>
        <w:rPr>
          <w:rFonts w:ascii="Times New Roman" w:eastAsia="DFPOP-SB" w:hAnsi="Times New Roman"/>
          <w:sz w:val="20"/>
        </w:rPr>
        <w:t>, mshah@comsats.edu.pk</w:t>
      </w:r>
    </w:p>
    <w:p w:rsidR="00E24E10" w:rsidRDefault="00E24E10" w:rsidP="00E24E10">
      <w:pPr>
        <w:spacing w:line="240" w:lineRule="atLeast"/>
        <w:rPr>
          <w:rFonts w:ascii="Times New Roman" w:eastAsia="DFPOP-SB" w:hAnsi="Times New Roman"/>
          <w:sz w:val="20"/>
        </w:rPr>
      </w:pPr>
    </w:p>
    <w:p w:rsidR="00E24E10" w:rsidRDefault="00E24E10" w:rsidP="00E24E10">
      <w:pPr>
        <w:spacing w:line="240" w:lineRule="atLeast"/>
        <w:jc w:val="center"/>
        <w:rPr>
          <w:rFonts w:ascii="Times New Roman" w:eastAsia="DFPOP-SB" w:hAnsi="Times New Roman"/>
          <w:sz w:val="20"/>
        </w:rPr>
      </w:pPr>
    </w:p>
    <w:p w:rsidR="00E24E10" w:rsidRDefault="00E24E10" w:rsidP="00E24E10">
      <w:pPr>
        <w:spacing w:line="200" w:lineRule="atLeast"/>
        <w:jc w:val="center"/>
        <w:rPr>
          <w:rFonts w:ascii="Times New Roman" w:eastAsia="DFPOP-SB" w:hAnsi="Times New Roman"/>
          <w:b/>
          <w:sz w:val="20"/>
        </w:rPr>
        <w:sectPr w:rsidR="00E24E10" w:rsidSect="00E24E10">
          <w:pgSz w:w="12240" w:h="15840" w:code="9"/>
          <w:pgMar w:top="567" w:right="1015" w:bottom="987" w:left="964" w:header="851" w:footer="992" w:gutter="0"/>
          <w:cols w:space="720"/>
        </w:sectPr>
      </w:pPr>
    </w:p>
    <w:p w:rsidR="00E24E10" w:rsidRDefault="00E24E10" w:rsidP="00E24E10">
      <w:pPr>
        <w:spacing w:line="200" w:lineRule="atLeast"/>
        <w:jc w:val="center"/>
        <w:rPr>
          <w:rFonts w:ascii="Times New Roman" w:eastAsia="DFPOP-SB" w:hAnsi="Times New Roman"/>
          <w:sz w:val="20"/>
        </w:rPr>
      </w:pPr>
      <w:r>
        <w:rPr>
          <w:rFonts w:ascii="Times New Roman" w:eastAsia="DFPOP-SB" w:hAnsi="Times New Roman"/>
          <w:b/>
          <w:sz w:val="20"/>
        </w:rPr>
        <w:t>Abstract</w:t>
      </w:r>
    </w:p>
    <w:p w:rsidR="00E24E10" w:rsidRDefault="00E24E10" w:rsidP="00E24E10">
      <w:pPr>
        <w:spacing w:line="200" w:lineRule="atLeast"/>
        <w:rPr>
          <w:rFonts w:ascii="Times New Roman" w:eastAsia="DFPOP-SB" w:hAnsi="Times New Roman"/>
          <w:sz w:val="20"/>
        </w:rPr>
      </w:pPr>
    </w:p>
    <w:p w:rsidR="00E24E10" w:rsidRPr="00E24E10" w:rsidRDefault="00E24E10" w:rsidP="00E24E10">
      <w:pPr>
        <w:spacing w:line="240" w:lineRule="auto"/>
        <w:ind w:firstLine="180"/>
        <w:rPr>
          <w:rFonts w:ascii="Times New Roman" w:eastAsia="DFPOP-SB" w:hAnsi="Times New Roman"/>
          <w:b/>
          <w:sz w:val="20"/>
        </w:rPr>
      </w:pPr>
      <w:bookmarkStart w:id="0" w:name="_GoBack"/>
      <w:r w:rsidRPr="00E24E10">
        <w:rPr>
          <w:rFonts w:ascii="Times New Roman" w:eastAsia="DFPOP-SB" w:hAnsi="Times New Roman"/>
          <w:b/>
          <w:sz w:val="20"/>
        </w:rPr>
        <w:t xml:space="preserve">Caching strategies can improve the overall performance of a system. One important factor in caching is the replacement policy. Due to advancement in technology there exist a huge number of Algorithms that were implemented </w:t>
      </w:r>
      <w:r w:rsidRPr="00E24E10">
        <w:rPr>
          <w:rFonts w:ascii="Times New Roman" w:eastAsia="DFPOP-SB" w:hAnsi="Times New Roman"/>
          <w:b/>
          <w:sz w:val="20"/>
        </w:rPr>
        <w:t>to</w:t>
      </w:r>
      <w:r w:rsidRPr="00E24E10">
        <w:rPr>
          <w:rFonts w:ascii="Times New Roman" w:eastAsia="DFPOP-SB" w:hAnsi="Times New Roman"/>
          <w:b/>
          <w:sz w:val="20"/>
        </w:rPr>
        <w:t xml:space="preserve"> attain maximum throughput. Using this classification different algorithms and their advantages as well as disadvantages are described in this paper. </w:t>
      </w:r>
      <w:r w:rsidRPr="00E24E10">
        <w:rPr>
          <w:rFonts w:ascii="Times New Roman" w:eastAsia="DFPOP-SB" w:hAnsi="Times New Roman"/>
          <w:b/>
          <w:sz w:val="20"/>
        </w:rPr>
        <w:t>Furthermore,</w:t>
      </w:r>
      <w:r w:rsidRPr="00E24E10">
        <w:rPr>
          <w:rFonts w:ascii="Times New Roman" w:eastAsia="DFPOP-SB" w:hAnsi="Times New Roman"/>
          <w:b/>
          <w:sz w:val="20"/>
        </w:rPr>
        <w:t xml:space="preserve"> by conducting survey on algorithms a new solution to attain better performance has been </w:t>
      </w:r>
      <w:r w:rsidRPr="00E24E10">
        <w:rPr>
          <w:rFonts w:ascii="Times New Roman" w:eastAsia="DFPOP-SB" w:hAnsi="Times New Roman"/>
          <w:b/>
          <w:sz w:val="20"/>
        </w:rPr>
        <w:t>introduced.</w:t>
      </w:r>
    </w:p>
    <w:bookmarkEnd w:id="0"/>
    <w:p w:rsidR="00E24E10" w:rsidRDefault="00E24E10" w:rsidP="00E24E10">
      <w:pPr>
        <w:pStyle w:val="keywords"/>
      </w:pPr>
    </w:p>
    <w:p w:rsidR="00E24E10" w:rsidRDefault="00E24E10" w:rsidP="00E24E10">
      <w:pPr>
        <w:pStyle w:val="keywords"/>
        <w:rPr>
          <w:rFonts w:eastAsia="DFPOP-SB"/>
          <w:sz w:val="20"/>
        </w:rPr>
      </w:pPr>
      <w:r w:rsidRPr="00B57A1C">
        <w:t>Keywords-</w:t>
      </w:r>
      <w:r w:rsidRPr="00E24E10">
        <w:t xml:space="preserve"> Recency, Buffer memory, Paging, Pre-Fetching, LRU, Cache hit and cache miss, Random Replacement, Penalty based, Threshold, Virtual memory</w:t>
      </w:r>
      <w:r>
        <w:rPr>
          <w:rFonts w:eastAsia="DFPOP-SB"/>
          <w:sz w:val="20"/>
        </w:rPr>
        <w:t xml:space="preserve"> </w:t>
      </w:r>
    </w:p>
    <w:p w:rsidR="00E24E10" w:rsidRDefault="00E24E10" w:rsidP="00E24E10">
      <w:pPr>
        <w:spacing w:line="200" w:lineRule="atLeast"/>
        <w:jc w:val="center"/>
        <w:rPr>
          <w:rFonts w:ascii="Times New Roman" w:eastAsia="DFPOP-SB" w:hAnsi="Times New Roman"/>
          <w:sz w:val="20"/>
        </w:rPr>
      </w:pPr>
      <w:r>
        <w:rPr>
          <w:rFonts w:ascii="Times New Roman" w:eastAsia="DFPOP-SB" w:hAnsi="Times New Roman"/>
          <w:b/>
          <w:sz w:val="20"/>
        </w:rPr>
        <w:t>I. Introduction</w:t>
      </w:r>
    </w:p>
    <w:p w:rsidR="00E24E10" w:rsidRDefault="00E24E10" w:rsidP="00E24E10">
      <w:pPr>
        <w:spacing w:line="200" w:lineRule="atLeast"/>
        <w:rPr>
          <w:rFonts w:ascii="Times New Roman" w:eastAsia="DFPOP-SB" w:hAnsi="Times New Roman" w:hint="eastAsia"/>
          <w:sz w:val="20"/>
        </w:rPr>
      </w:pPr>
      <w:r>
        <w:rPr>
          <w:rFonts w:ascii="Times New Roman" w:eastAsia="DFPOP-SB" w:hAnsi="Times New Roman"/>
          <w:sz w:val="20"/>
        </w:rPr>
        <w:tab/>
      </w:r>
      <w:r>
        <w:rPr>
          <w:rFonts w:ascii="Times New Roman" w:eastAsia="DFPOP-SB" w:hAnsi="Times New Roman"/>
          <w:sz w:val="20"/>
        </w:rPr>
        <w:tab/>
      </w:r>
      <w:r>
        <w:rPr>
          <w:rFonts w:ascii="Times New Roman" w:eastAsia="DFPOP-SB" w:hAnsi="Times New Roman"/>
          <w:sz w:val="20"/>
        </w:rPr>
        <w:tab/>
      </w:r>
      <w:r>
        <w:rPr>
          <w:rFonts w:ascii="Times New Roman" w:eastAsia="DFPOP-SB" w:hAnsi="Times New Roman"/>
          <w:sz w:val="20"/>
        </w:rPr>
        <w:tab/>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Cache Memory is a small and high speed buffer memory used in modern computers. Cache memory is basically used to store data and information which are currently being </w:t>
      </w:r>
      <w:r w:rsidRPr="00E24E10">
        <w:rPr>
          <w:rFonts w:ascii="Times New Roman" w:eastAsia="DFPOP-SB" w:hAnsi="Times New Roman"/>
          <w:sz w:val="20"/>
        </w:rPr>
        <w:t>used.</w:t>
      </w:r>
      <w:r w:rsidRPr="00E24E10">
        <w:rPr>
          <w:rFonts w:ascii="Times New Roman" w:eastAsia="DFPOP-SB" w:hAnsi="Times New Roman"/>
          <w:sz w:val="20"/>
        </w:rPr>
        <w:t xml:space="preserve"> It takes more time to access data from the main memory, therefore to reduce this time a special memory inside the CPU is reserved to keep small amount of data for some time. </w:t>
      </w:r>
      <w:r w:rsidRPr="00E24E10">
        <w:rPr>
          <w:rFonts w:ascii="Times New Roman" w:eastAsia="DFPOP-SB" w:hAnsi="Times New Roman"/>
          <w:sz w:val="20"/>
        </w:rPr>
        <w:t>Thus,</w:t>
      </w:r>
      <w:r w:rsidRPr="00E24E10">
        <w:rPr>
          <w:rFonts w:ascii="Times New Roman" w:eastAsia="DFPOP-SB" w:hAnsi="Times New Roman"/>
          <w:sz w:val="20"/>
        </w:rPr>
        <w:t xml:space="preserve"> a CPU with cache memory needs less time to wait for an operand and instruction to be fetched from the memory for processing. It takes 300 to 600ns to access contents from main memory whereas it takes 50 to 100ns to obtain information from cache [1</w:t>
      </w:r>
      <w:r w:rsidRPr="00E24E10">
        <w:rPr>
          <w:rFonts w:ascii="Times New Roman" w:eastAsia="DFPOP-SB" w:hAnsi="Times New Roman"/>
          <w:sz w:val="20"/>
        </w:rPr>
        <w:t>]. Absence</w:t>
      </w:r>
      <w:r w:rsidRPr="00E24E10">
        <w:rPr>
          <w:rFonts w:ascii="Times New Roman" w:eastAsia="DFPOP-SB" w:hAnsi="Times New Roman"/>
          <w:sz w:val="20"/>
        </w:rPr>
        <w:t xml:space="preserve"> of Cache memory decreases execution rate which effect the performance of CPU. </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Due to small size of Cache Memory it is needed that its content </w:t>
      </w:r>
      <w:r w:rsidRPr="00E24E10">
        <w:rPr>
          <w:rFonts w:ascii="Times New Roman" w:eastAsia="DFPOP-SB" w:hAnsi="Times New Roman"/>
          <w:sz w:val="20"/>
        </w:rPr>
        <w:t>should</w:t>
      </w:r>
      <w:r w:rsidRPr="00E24E10">
        <w:rPr>
          <w:rFonts w:ascii="Times New Roman" w:eastAsia="DFPOP-SB" w:hAnsi="Times New Roman"/>
          <w:sz w:val="20"/>
        </w:rPr>
        <w:t xml:space="preserve"> be replaced </w:t>
      </w:r>
      <w:r w:rsidRPr="00E24E10">
        <w:rPr>
          <w:rFonts w:ascii="Times New Roman" w:eastAsia="DFPOP-SB" w:hAnsi="Times New Roman"/>
          <w:sz w:val="20"/>
        </w:rPr>
        <w:t>per</w:t>
      </w:r>
      <w:r w:rsidRPr="00E24E10">
        <w:rPr>
          <w:rFonts w:ascii="Times New Roman" w:eastAsia="DFPOP-SB" w:hAnsi="Times New Roman"/>
          <w:sz w:val="20"/>
        </w:rPr>
        <w:t xml:space="preserve"> the usage and specific </w:t>
      </w:r>
      <w:r w:rsidRPr="00E24E10">
        <w:rPr>
          <w:rFonts w:ascii="Times New Roman" w:eastAsia="DFPOP-SB" w:hAnsi="Times New Roman"/>
          <w:sz w:val="20"/>
        </w:rPr>
        <w:t>time</w:t>
      </w:r>
      <w:r w:rsidRPr="00E24E10">
        <w:rPr>
          <w:rFonts w:ascii="Times New Roman" w:eastAsia="DFPOP-SB" w:hAnsi="Times New Roman"/>
          <w:sz w:val="20"/>
        </w:rPr>
        <w:t xml:space="preserve">. A key component of a cache is its replacement policy, which is a decision about evicting a page currently in the cache to make space for new page or data item. Here the problem is that what part of data or information is going to be replaced either the least frequently used data item or randomly any data </w:t>
      </w:r>
      <w:r w:rsidRPr="00E24E10">
        <w:rPr>
          <w:rFonts w:ascii="Times New Roman" w:eastAsia="DFPOP-SB" w:hAnsi="Times New Roman"/>
          <w:sz w:val="20"/>
        </w:rPr>
        <w:t>should</w:t>
      </w:r>
      <w:r w:rsidRPr="00E24E10">
        <w:rPr>
          <w:rFonts w:ascii="Times New Roman" w:eastAsia="DFPOP-SB" w:hAnsi="Times New Roman"/>
          <w:sz w:val="20"/>
        </w:rPr>
        <w:t xml:space="preserve"> be replaced. Different History-Based Prediction Algorithms were developed and implemented. These Algorithms maps pages </w:t>
      </w:r>
      <w:r w:rsidRPr="00E24E10">
        <w:rPr>
          <w:rFonts w:ascii="Times New Roman" w:eastAsia="DFPOP-SB" w:hAnsi="Times New Roman"/>
          <w:sz w:val="20"/>
        </w:rPr>
        <w:t>per</w:t>
      </w:r>
      <w:r w:rsidRPr="00E24E10">
        <w:rPr>
          <w:rFonts w:ascii="Times New Roman" w:eastAsia="DFPOP-SB" w:hAnsi="Times New Roman"/>
          <w:sz w:val="20"/>
        </w:rPr>
        <w:t xml:space="preserve"> their suitability for eviction. Although they have some drawbacks but </w:t>
      </w:r>
      <w:r w:rsidRPr="00E24E10">
        <w:rPr>
          <w:rFonts w:ascii="Times New Roman" w:eastAsia="DFPOP-SB" w:hAnsi="Times New Roman"/>
          <w:sz w:val="20"/>
        </w:rPr>
        <w:t>to</w:t>
      </w:r>
      <w:r w:rsidRPr="00E24E10">
        <w:rPr>
          <w:rFonts w:ascii="Times New Roman" w:eastAsia="DFPOP-SB" w:hAnsi="Times New Roman"/>
          <w:sz w:val="20"/>
        </w:rPr>
        <w:t xml:space="preserve"> achieve better performance they are used.</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If contents of cache changed quickly then Data-Finding technique can hardly make a prediction based on </w:t>
      </w:r>
      <w:r w:rsidRPr="00E24E10">
        <w:rPr>
          <w:rFonts w:ascii="Times New Roman" w:eastAsia="DFPOP-SB" w:hAnsi="Times New Roman"/>
          <w:sz w:val="20"/>
        </w:rPr>
        <w:t>history,</w:t>
      </w:r>
      <w:r w:rsidRPr="00E24E10">
        <w:rPr>
          <w:rFonts w:ascii="Times New Roman" w:eastAsia="DFPOP-SB" w:hAnsi="Times New Roman"/>
          <w:sz w:val="20"/>
        </w:rPr>
        <w:t xml:space="preserve"> therefore it is even more expensive by giving us more rate of latency. To minimize the impact of latency and to make Cache beneficial, Cache replacement must be regulated. We must have to slow down the update/replacement rate so that contents of Cache can be utilized and traced by others. </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The topic "Content Replacement in Cache" cover two </w:t>
      </w:r>
      <w:r w:rsidRPr="00E24E10">
        <w:rPr>
          <w:rFonts w:ascii="Times New Roman" w:eastAsia="DFPOP-SB" w:hAnsi="Times New Roman"/>
          <w:sz w:val="20"/>
        </w:rPr>
        <w:t xml:space="preserve">different domains, one is Web Cache and the other is System/Processor Cache. Web Caches have several additional factors like frequency and recentness of pages, cost of fetching documents, and size of documents etc. </w:t>
      </w:r>
      <w:r w:rsidRPr="00E24E10">
        <w:rPr>
          <w:rFonts w:ascii="Times New Roman" w:eastAsia="DFPOP-SB" w:hAnsi="Times New Roman"/>
          <w:sz w:val="20"/>
        </w:rPr>
        <w:t>To</w:t>
      </w:r>
      <w:r w:rsidRPr="00E24E10">
        <w:rPr>
          <w:rFonts w:ascii="Times New Roman" w:eastAsia="DFPOP-SB" w:hAnsi="Times New Roman"/>
          <w:sz w:val="20"/>
        </w:rPr>
        <w:t xml:space="preserve"> implement classical schemes in Web </w:t>
      </w:r>
      <w:r w:rsidRPr="00E24E10">
        <w:rPr>
          <w:rFonts w:ascii="Times New Roman" w:eastAsia="DFPOP-SB" w:hAnsi="Times New Roman"/>
          <w:sz w:val="20"/>
        </w:rPr>
        <w:t>Cache,</w:t>
      </w:r>
      <w:r w:rsidRPr="00E24E10">
        <w:rPr>
          <w:rFonts w:ascii="Times New Roman" w:eastAsia="DFPOP-SB" w:hAnsi="Times New Roman"/>
          <w:sz w:val="20"/>
        </w:rPr>
        <w:t xml:space="preserve"> we </w:t>
      </w:r>
      <w:r w:rsidRPr="00E24E10">
        <w:rPr>
          <w:rFonts w:ascii="Times New Roman" w:eastAsia="DFPOP-SB" w:hAnsi="Times New Roman"/>
          <w:sz w:val="20"/>
        </w:rPr>
        <w:t>must</w:t>
      </w:r>
      <w:r w:rsidRPr="00E24E10">
        <w:rPr>
          <w:rFonts w:ascii="Times New Roman" w:eastAsia="DFPOP-SB" w:hAnsi="Times New Roman"/>
          <w:sz w:val="20"/>
        </w:rPr>
        <w:t xml:space="preserve"> maintain complex data structures and the operations of data structure that leads to net traffic jam [2]. Whereas in Processor Cache, Page size is same therefore the cost of fetching different documents are same but it is not true for Web Cache because document size is not fixed so cost also varies with the size of document.</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Cache Aspects</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In Cache memory fetching Algorithm decides which data is to be fetched on </w:t>
      </w:r>
      <w:r w:rsidRPr="00E24E10">
        <w:rPr>
          <w:rFonts w:ascii="Times New Roman" w:eastAsia="DFPOP-SB" w:hAnsi="Times New Roman"/>
          <w:sz w:val="20"/>
        </w:rPr>
        <w:t>demand (</w:t>
      </w:r>
      <w:r w:rsidRPr="00E24E10">
        <w:rPr>
          <w:rFonts w:ascii="Times New Roman" w:eastAsia="DFPOP-SB" w:hAnsi="Times New Roman"/>
          <w:sz w:val="20"/>
        </w:rPr>
        <w:t>when it is needed) or pre-</w:t>
      </w:r>
      <w:r w:rsidRPr="00E24E10">
        <w:rPr>
          <w:rFonts w:ascii="Times New Roman" w:eastAsia="DFPOP-SB" w:hAnsi="Times New Roman"/>
          <w:sz w:val="20"/>
        </w:rPr>
        <w:t>fetched (</w:t>
      </w:r>
      <w:r w:rsidRPr="00E24E10">
        <w:rPr>
          <w:rFonts w:ascii="Times New Roman" w:eastAsia="DFPOP-SB" w:hAnsi="Times New Roman"/>
          <w:sz w:val="20"/>
        </w:rPr>
        <w:t>before it is needed</w:t>
      </w:r>
      <w:r w:rsidRPr="00E24E10">
        <w:rPr>
          <w:rFonts w:ascii="Times New Roman" w:eastAsia="DFPOP-SB" w:hAnsi="Times New Roman"/>
          <w:sz w:val="20"/>
        </w:rPr>
        <w:t>).</w:t>
      </w:r>
      <w:r w:rsidRPr="00E24E10">
        <w:rPr>
          <w:rFonts w:ascii="Times New Roman" w:eastAsia="DFPOP-SB" w:hAnsi="Times New Roman"/>
          <w:sz w:val="20"/>
        </w:rPr>
        <w:t xml:space="preserve"> Pre-fetch algorithms decide which information is needed in near future and then obtain this information in advance. These algorithms are also responsible to omit information or data from cache which no longer used by CPU. Caches have a hierarchy, like it has small set of Associative memories, therefore only one associative memory is used to search for a </w:t>
      </w:r>
      <w:r w:rsidRPr="00E24E10">
        <w:rPr>
          <w:rFonts w:ascii="Times New Roman" w:eastAsia="DFPOP-SB" w:hAnsi="Times New Roman"/>
          <w:sz w:val="20"/>
        </w:rPr>
        <w:t>content</w:t>
      </w:r>
      <w:r w:rsidRPr="00E24E10">
        <w:rPr>
          <w:rFonts w:ascii="Times New Roman" w:eastAsia="DFPOP-SB" w:hAnsi="Times New Roman"/>
          <w:sz w:val="20"/>
        </w:rPr>
        <w:t xml:space="preserve"> in a Cache. These small associative memories are referred as Set and the number of element over which associative search is conducted is called Size of that Set. The Replacement Algorithm is used to determine in which set the information/data will be placed. The unit of transfer between Cache and Main Memory is referred as Line size or Block. Selection of Line size is important factor while designing Main Memory. </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Cache Hit: Requested data found in Cache which results in data transfer at maximum </w:t>
      </w:r>
      <w:r w:rsidRPr="00E24E10">
        <w:rPr>
          <w:rFonts w:ascii="Times New Roman" w:eastAsia="DFPOP-SB" w:hAnsi="Times New Roman"/>
          <w:sz w:val="20"/>
        </w:rPr>
        <w:t>rate. [</w:t>
      </w:r>
      <w:r w:rsidRPr="00E24E10">
        <w:rPr>
          <w:rFonts w:ascii="Times New Roman" w:eastAsia="DFPOP-SB" w:hAnsi="Times New Roman"/>
          <w:sz w:val="20"/>
        </w:rPr>
        <w:t xml:space="preserve">3] </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Cache Miss: Requested data not found in Cache due to which Processor loads data from Main memory and copies it to Cache, which results in delay called </w:t>
      </w:r>
      <w:r w:rsidRPr="00E24E10">
        <w:rPr>
          <w:rFonts w:ascii="Times New Roman" w:eastAsia="DFPOP-SB" w:hAnsi="Times New Roman"/>
          <w:sz w:val="20"/>
        </w:rPr>
        <w:t>Penalty. [</w:t>
      </w:r>
      <w:r w:rsidRPr="00E24E10">
        <w:rPr>
          <w:rFonts w:ascii="Times New Roman" w:eastAsia="DFPOP-SB" w:hAnsi="Times New Roman"/>
          <w:sz w:val="20"/>
        </w:rPr>
        <w:t>3]</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Operations in Cache</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In hardware cache memory acts as a Block. Processors and hard drives use it frequently. Cache has </w:t>
      </w:r>
      <w:r w:rsidRPr="00E24E10">
        <w:rPr>
          <w:rFonts w:ascii="Times New Roman" w:eastAsia="DFPOP-SB" w:hAnsi="Times New Roman"/>
          <w:sz w:val="20"/>
        </w:rPr>
        <w:t>several</w:t>
      </w:r>
      <w:r w:rsidRPr="00E24E10">
        <w:rPr>
          <w:rFonts w:ascii="Times New Roman" w:eastAsia="DFPOP-SB" w:hAnsi="Times New Roman"/>
          <w:sz w:val="20"/>
        </w:rPr>
        <w:t xml:space="preserve"> </w:t>
      </w:r>
      <w:r w:rsidRPr="00E24E10">
        <w:rPr>
          <w:rFonts w:ascii="Times New Roman" w:eastAsia="DFPOP-SB" w:hAnsi="Times New Roman"/>
          <w:sz w:val="20"/>
        </w:rPr>
        <w:t>entries,</w:t>
      </w:r>
      <w:r w:rsidRPr="00E24E10">
        <w:rPr>
          <w:rFonts w:ascii="Times New Roman" w:eastAsia="DFPOP-SB" w:hAnsi="Times New Roman"/>
          <w:sz w:val="20"/>
        </w:rPr>
        <w:t xml:space="preserve"> each entry comprises of a datum, along with a specific tag that identifies the datum in backend. Write Policy describes the timing of write.</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There are two basic writing techniques.  </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Write-through: in cache and back storage writing is done synchronously.</w:t>
      </w:r>
    </w:p>
    <w:p w:rsidR="00E24E10" w:rsidRPr="00E24E10" w:rsidRDefault="00E24E10" w:rsidP="00E24E10">
      <w:pPr>
        <w:spacing w:line="200" w:lineRule="atLeast"/>
        <w:ind w:firstLine="180"/>
        <w:rPr>
          <w:rFonts w:ascii="Times New Roman" w:eastAsia="DFPOP-SB" w:hAnsi="Times New Roman"/>
          <w:sz w:val="20"/>
        </w:rPr>
      </w:pPr>
      <w:r w:rsidRPr="005F16B7">
        <w:rPr>
          <w:rFonts w:ascii="Times New Roman" w:eastAsia="DFPOP-SB" w:hAnsi="Times New Roman"/>
          <w:b/>
          <w:sz w:val="20"/>
        </w:rPr>
        <w:t>Write-</w:t>
      </w:r>
      <w:r w:rsidRPr="005F16B7">
        <w:rPr>
          <w:rFonts w:ascii="Times New Roman" w:eastAsia="DFPOP-SB" w:hAnsi="Times New Roman"/>
          <w:b/>
          <w:sz w:val="20"/>
        </w:rPr>
        <w:t>back:</w:t>
      </w:r>
      <w:r w:rsidRPr="00E24E10">
        <w:rPr>
          <w:rFonts w:ascii="Times New Roman" w:eastAsia="DFPOP-SB" w:hAnsi="Times New Roman"/>
          <w:sz w:val="20"/>
        </w:rPr>
        <w:t xml:space="preserve"> Writing is done initially to the cache only, writing on back store is postponed until contents of cache </w:t>
      </w:r>
      <w:r w:rsidRPr="00E24E10">
        <w:rPr>
          <w:rFonts w:ascii="Times New Roman" w:eastAsia="DFPOP-SB" w:hAnsi="Times New Roman"/>
          <w:sz w:val="20"/>
        </w:rPr>
        <w:t>should</w:t>
      </w:r>
      <w:r w:rsidRPr="00E24E10">
        <w:rPr>
          <w:rFonts w:ascii="Times New Roman" w:eastAsia="DFPOP-SB" w:hAnsi="Times New Roman"/>
          <w:sz w:val="20"/>
        </w:rPr>
        <w:t xml:space="preserve"> be replaced.</w:t>
      </w:r>
    </w:p>
    <w:p w:rsidR="00E24E10" w:rsidRPr="00E24E10" w:rsidRDefault="00E24E10" w:rsidP="00E24E10">
      <w:pPr>
        <w:spacing w:line="200" w:lineRule="atLeast"/>
        <w:ind w:firstLine="180"/>
        <w:rPr>
          <w:rFonts w:ascii="Times New Roman" w:eastAsia="DFPOP-SB" w:hAnsi="Times New Roman"/>
          <w:sz w:val="20"/>
        </w:rPr>
      </w:pPr>
      <w:r w:rsidRPr="00E24E10">
        <w:rPr>
          <w:rFonts w:ascii="Times New Roman" w:eastAsia="DFPOP-SB" w:hAnsi="Times New Roman"/>
          <w:sz w:val="20"/>
        </w:rPr>
        <w:t xml:space="preserve">from the point of implementation, </w:t>
      </w:r>
      <w:r w:rsidRPr="00E24E10">
        <w:rPr>
          <w:rFonts w:ascii="Times New Roman" w:eastAsia="DFPOP-SB" w:hAnsi="Times New Roman"/>
          <w:sz w:val="20"/>
        </w:rPr>
        <w:t>write</w:t>
      </w:r>
      <w:r w:rsidRPr="00E24E10">
        <w:rPr>
          <w:rFonts w:ascii="Times New Roman" w:eastAsia="DFPOP-SB" w:hAnsi="Times New Roman"/>
          <w:sz w:val="20"/>
        </w:rPr>
        <w:t xml:space="preserve"> back is much more complex because it needs to keep track of the locations which are going to be replaced by marking them as Dirty for further writing to the backing store. once data in the above locations </w:t>
      </w:r>
      <w:r w:rsidRPr="00E24E10">
        <w:rPr>
          <w:rFonts w:ascii="Times New Roman" w:eastAsia="DFPOP-SB" w:hAnsi="Times New Roman"/>
          <w:sz w:val="20"/>
        </w:rPr>
        <w:lastRenderedPageBreak/>
        <w:t xml:space="preserve">are written back then they are evicted from the cache which shows an impact of Lazy write. </w:t>
      </w:r>
    </w:p>
    <w:p w:rsidR="00E24E10" w:rsidRPr="00E24E10" w:rsidRDefault="00E24E10" w:rsidP="005F16B7">
      <w:pPr>
        <w:spacing w:line="200" w:lineRule="atLeast"/>
        <w:rPr>
          <w:rFonts w:ascii="Times New Roman" w:eastAsia="DFPOP-SB" w:hAnsi="Times New Roman"/>
          <w:sz w:val="20"/>
        </w:rPr>
      </w:pPr>
      <w:r w:rsidRPr="00E24E10">
        <w:rPr>
          <w:rFonts w:ascii="Times New Roman" w:eastAsia="DFPOP-SB" w:hAnsi="Times New Roman"/>
          <w:sz w:val="20"/>
        </w:rPr>
        <w:t xml:space="preserve">Write cache eliminates much traffic as a write back </w:t>
      </w:r>
      <w:r w:rsidRPr="00E24E10">
        <w:rPr>
          <w:rFonts w:ascii="Times New Roman" w:eastAsia="DFPOP-SB" w:hAnsi="Times New Roman"/>
          <w:sz w:val="20"/>
        </w:rPr>
        <w:t>cache. [</w:t>
      </w:r>
      <w:r w:rsidRPr="00E24E10">
        <w:rPr>
          <w:rFonts w:ascii="Times New Roman" w:eastAsia="DFPOP-SB" w:hAnsi="Times New Roman"/>
          <w:sz w:val="20"/>
        </w:rPr>
        <w:t xml:space="preserve">4] </w:t>
      </w:r>
    </w:p>
    <w:p w:rsidR="00E24E10" w:rsidRDefault="005F16B7" w:rsidP="005F16B7">
      <w:pPr>
        <w:spacing w:line="200" w:lineRule="atLeast"/>
        <w:ind w:firstLine="180"/>
        <w:rPr>
          <w:rFonts w:ascii="Times New Roman" w:eastAsia="DFPOP-SB" w:hAnsi="Times New Roman"/>
          <w:sz w:val="20"/>
        </w:rPr>
      </w:pPr>
      <w:r>
        <w:rPr>
          <w:rFonts w:ascii="Times New Roman" w:eastAsia="DFPOP-SB" w:hAnsi="Times New Roman"/>
          <w:b/>
          <w:sz w:val="20"/>
        </w:rPr>
        <w:t xml:space="preserve">Cache Coherency: </w:t>
      </w:r>
      <w:r w:rsidR="00E24E10" w:rsidRPr="00E24E10">
        <w:rPr>
          <w:rFonts w:ascii="Times New Roman" w:eastAsia="DFPOP-SB" w:hAnsi="Times New Roman"/>
          <w:sz w:val="20"/>
        </w:rPr>
        <w:t xml:space="preserve">In uni-processors there exists an inconsistency between write back caches and memory(RAM) but it doesn't cause any problem. But </w:t>
      </w:r>
      <w:r w:rsidR="00E24E10" w:rsidRPr="00E24E10">
        <w:rPr>
          <w:rFonts w:ascii="Times New Roman" w:eastAsia="DFPOP-SB" w:hAnsi="Times New Roman"/>
          <w:sz w:val="20"/>
        </w:rPr>
        <w:t>for Multiprocessor</w:t>
      </w:r>
      <w:r w:rsidR="00E24E10" w:rsidRPr="00E24E10">
        <w:rPr>
          <w:rFonts w:ascii="Times New Roman" w:eastAsia="DFPOP-SB" w:hAnsi="Times New Roman"/>
          <w:sz w:val="20"/>
        </w:rPr>
        <w:t xml:space="preserve"> systems it </w:t>
      </w:r>
      <w:r w:rsidRPr="00E24E10">
        <w:rPr>
          <w:rFonts w:ascii="Times New Roman" w:eastAsia="DFPOP-SB" w:hAnsi="Times New Roman"/>
          <w:sz w:val="20"/>
        </w:rPr>
        <w:t>should</w:t>
      </w:r>
      <w:r w:rsidR="00E24E10" w:rsidRPr="00E24E10">
        <w:rPr>
          <w:rFonts w:ascii="Times New Roman" w:eastAsia="DFPOP-SB" w:hAnsi="Times New Roman"/>
          <w:sz w:val="20"/>
        </w:rPr>
        <w:t xml:space="preserve"> make sure that consistent data is available to all processors that's why cache coherency </w:t>
      </w:r>
      <w:r w:rsidRPr="00E24E10">
        <w:rPr>
          <w:rFonts w:ascii="Times New Roman" w:eastAsia="DFPOP-SB" w:hAnsi="Times New Roman"/>
          <w:sz w:val="20"/>
        </w:rPr>
        <w:t>must</w:t>
      </w:r>
      <w:r w:rsidR="00E24E10" w:rsidRPr="00E24E10">
        <w:rPr>
          <w:rFonts w:ascii="Times New Roman" w:eastAsia="DFPOP-SB" w:hAnsi="Times New Roman"/>
          <w:sz w:val="20"/>
        </w:rPr>
        <w:t xml:space="preserve"> be </w:t>
      </w:r>
      <w:r w:rsidR="00E24E10" w:rsidRPr="00E24E10">
        <w:rPr>
          <w:rFonts w:ascii="Times New Roman" w:eastAsia="DFPOP-SB" w:hAnsi="Times New Roman"/>
          <w:sz w:val="20"/>
        </w:rPr>
        <w:t>maintained, either</w:t>
      </w:r>
      <w:r w:rsidR="00E24E10" w:rsidRPr="00E24E10">
        <w:rPr>
          <w:rFonts w:ascii="Times New Roman" w:eastAsia="DFPOP-SB" w:hAnsi="Times New Roman"/>
          <w:sz w:val="20"/>
        </w:rPr>
        <w:t xml:space="preserve"> by software or hardware </w:t>
      </w:r>
      <w:r w:rsidRPr="00E24E10">
        <w:rPr>
          <w:rFonts w:ascii="Times New Roman" w:eastAsia="DFPOP-SB" w:hAnsi="Times New Roman"/>
          <w:sz w:val="20"/>
        </w:rPr>
        <w:t>techniques. [</w:t>
      </w:r>
      <w:r w:rsidR="00E24E10" w:rsidRPr="00E24E10">
        <w:rPr>
          <w:rFonts w:ascii="Times New Roman" w:eastAsia="DFPOP-SB" w:hAnsi="Times New Roman"/>
          <w:sz w:val="20"/>
        </w:rPr>
        <w:t>5]</w:t>
      </w:r>
    </w:p>
    <w:p w:rsidR="0016356E" w:rsidRPr="005F16B7" w:rsidRDefault="0016356E" w:rsidP="005F16B7">
      <w:pPr>
        <w:spacing w:line="200" w:lineRule="atLeast"/>
        <w:ind w:firstLine="180"/>
        <w:rPr>
          <w:rFonts w:ascii="Times New Roman" w:eastAsia="DFPOP-SB" w:hAnsi="Times New Roman" w:hint="eastAsia"/>
          <w:b/>
          <w:sz w:val="20"/>
        </w:rPr>
      </w:pPr>
    </w:p>
    <w:p w:rsidR="00E24E10" w:rsidRDefault="00E24E10" w:rsidP="00E24E10">
      <w:pPr>
        <w:spacing w:line="200" w:lineRule="atLeast"/>
        <w:jc w:val="center"/>
        <w:rPr>
          <w:rFonts w:ascii="Times New Roman" w:eastAsia="DFPOP-SB" w:hAnsi="Times New Roman"/>
          <w:sz w:val="20"/>
        </w:rPr>
      </w:pPr>
      <w:r>
        <w:rPr>
          <w:rFonts w:ascii="Times New Roman" w:eastAsia="DFPOP-SB" w:hAnsi="Times New Roman"/>
          <w:b/>
          <w:sz w:val="20"/>
        </w:rPr>
        <w:t xml:space="preserve">II. </w:t>
      </w:r>
      <w:r w:rsidR="0016356E">
        <w:rPr>
          <w:rFonts w:ascii="Times New Roman" w:eastAsia="DFPOP-SB" w:hAnsi="Times New Roman"/>
          <w:b/>
          <w:sz w:val="20"/>
        </w:rPr>
        <w:t>Related Work</w:t>
      </w:r>
    </w:p>
    <w:p w:rsidR="00E24E10" w:rsidRDefault="00E24E10" w:rsidP="00E24E10">
      <w:pPr>
        <w:spacing w:line="200" w:lineRule="atLeast"/>
        <w:rPr>
          <w:rFonts w:ascii="Times New Roman" w:eastAsia="DFPOP-SB" w:hAnsi="Times New Roman"/>
          <w:sz w:val="20"/>
        </w:rPr>
      </w:pPr>
    </w:p>
    <w:p w:rsidR="0016356E" w:rsidRDefault="0016356E" w:rsidP="0016356E">
      <w:pPr>
        <w:spacing w:line="200" w:lineRule="atLeast"/>
        <w:rPr>
          <w:rFonts w:ascii="Times New Roman" w:eastAsia="DFPOP-SB" w:hAnsi="Times New Roman"/>
          <w:b/>
          <w:sz w:val="20"/>
        </w:rPr>
      </w:pPr>
      <w:r w:rsidRPr="0016356E">
        <w:rPr>
          <w:rFonts w:ascii="Times New Roman" w:eastAsia="DFPOP-SB" w:hAnsi="Times New Roman"/>
          <w:sz w:val="20"/>
        </w:rPr>
        <w:t>Rep</w:t>
      </w:r>
      <w:r w:rsidRPr="0016356E">
        <w:rPr>
          <w:rFonts w:ascii="Times New Roman" w:eastAsia="DFPOP-SB" w:hAnsi="Times New Roman"/>
          <w:b/>
          <w:sz w:val="20"/>
        </w:rPr>
        <w:t>lacement Algorithms</w:t>
      </w:r>
    </w:p>
    <w:p w:rsidR="008429E4" w:rsidRPr="0016356E" w:rsidRDefault="008429E4" w:rsidP="0016356E">
      <w:pPr>
        <w:spacing w:line="200" w:lineRule="atLeast"/>
        <w:rPr>
          <w:rFonts w:ascii="Times New Roman" w:eastAsia="DFPOP-SB" w:hAnsi="Times New Roman"/>
          <w:b/>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Replacement policies are used </w:t>
      </w:r>
      <w:r w:rsidRPr="0016356E">
        <w:rPr>
          <w:rFonts w:ascii="Times New Roman" w:eastAsia="DFPOP-SB" w:hAnsi="Times New Roman"/>
          <w:sz w:val="20"/>
        </w:rPr>
        <w:t>to</w:t>
      </w:r>
      <w:r w:rsidRPr="0016356E">
        <w:rPr>
          <w:rFonts w:ascii="Times New Roman" w:eastAsia="DFPOP-SB" w:hAnsi="Times New Roman"/>
          <w:sz w:val="20"/>
        </w:rPr>
        <w:t xml:space="preserve"> attain optimized usage of cache. When cache is full, then the Replacement policies take action and evict pages according to the specified Algorithms. Replacement policies decide which data </w:t>
      </w:r>
      <w:r w:rsidRPr="0016356E">
        <w:rPr>
          <w:rFonts w:ascii="Times New Roman" w:eastAsia="DFPOP-SB" w:hAnsi="Times New Roman"/>
          <w:sz w:val="20"/>
        </w:rPr>
        <w:t>must</w:t>
      </w:r>
      <w:r w:rsidRPr="0016356E">
        <w:rPr>
          <w:rFonts w:ascii="Times New Roman" w:eastAsia="DFPOP-SB" w:hAnsi="Times New Roman"/>
          <w:sz w:val="20"/>
        </w:rPr>
        <w:t xml:space="preserve"> be evicted in order to make space for new data that is currently being used. An efficient Algorithm is that which can take less time and number of cache misses are low </w:t>
      </w:r>
      <w:r w:rsidRPr="0016356E">
        <w:rPr>
          <w:rFonts w:ascii="Times New Roman" w:eastAsia="DFPOP-SB" w:hAnsi="Times New Roman"/>
          <w:sz w:val="20"/>
        </w:rPr>
        <w:t>and</w:t>
      </w:r>
      <w:r w:rsidRPr="0016356E">
        <w:rPr>
          <w:rFonts w:ascii="Times New Roman" w:eastAsia="DFPOP-SB" w:hAnsi="Times New Roman"/>
          <w:sz w:val="20"/>
        </w:rPr>
        <w:t xml:space="preserve"> balancing cost. Following are some of the algorithms.</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w:t>
      </w:r>
      <w:r w:rsidRPr="0016356E">
        <w:rPr>
          <w:rFonts w:ascii="Times New Roman" w:eastAsia="DFPOP-SB" w:hAnsi="Times New Roman"/>
          <w:sz w:val="20"/>
        </w:rPr>
        <w:tab/>
        <w:t>Clock with Adaptive Replacement Algorithm (CAR)</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CAR is simple to implement and it has very low overhead on cache hits. It shows high performance and it also provides service of self-tuning. It is scan resistant which results in low space over heads that is less than 1%. CAR doesn't care for certain </w:t>
      </w:r>
      <w:r w:rsidRPr="0016356E">
        <w:rPr>
          <w:rFonts w:ascii="Times New Roman" w:eastAsia="DFPOP-SB" w:hAnsi="Times New Roman"/>
          <w:sz w:val="20"/>
        </w:rPr>
        <w:t>workloads. [</w:t>
      </w:r>
      <w:r w:rsidRPr="0016356E">
        <w:rPr>
          <w:rFonts w:ascii="Times New Roman" w:eastAsia="DFPOP-SB" w:hAnsi="Times New Roman"/>
          <w:sz w:val="20"/>
        </w:rPr>
        <w:t>6]</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i.</w:t>
      </w:r>
      <w:r w:rsidRPr="0016356E">
        <w:rPr>
          <w:rFonts w:ascii="Times New Roman" w:eastAsia="DFPOP-SB" w:hAnsi="Times New Roman"/>
          <w:sz w:val="20"/>
        </w:rPr>
        <w:tab/>
        <w:t>Penalty Based Algorithm</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Penalty based Algorithms improves the overall Cache hit ratio which results in better performance of a system. In this Algorithms Load and Store operations are predictable. This scheme is combined with other Replacement Algorithms to further improve the performance.</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When the cost of replacement is correctly predicted only then Penalty Based Algorithm will give positive results. Since Prediction do not always give 100% result therefore this algorithm gives negative result in some cases.[1]</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ii.</w:t>
      </w:r>
      <w:r w:rsidRPr="0016356E">
        <w:rPr>
          <w:rFonts w:ascii="Times New Roman" w:eastAsia="DFPOP-SB" w:hAnsi="Times New Roman"/>
          <w:sz w:val="20"/>
        </w:rPr>
        <w:tab/>
        <w:t>Least Recently Used Algorithm (LRU)</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This Algorithm discards the least recently used item from the cache in order to make space for the new data item. In order to achieve this, history of all data items that is which data item is used when, is kept. A variable known as Aging Bit is used to store this information. Although this Algorithm provides better performance but cost of implementation is much more.</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v.</w:t>
      </w:r>
      <w:r w:rsidRPr="0016356E">
        <w:rPr>
          <w:rFonts w:ascii="Times New Roman" w:eastAsia="DFPOP-SB" w:hAnsi="Times New Roman"/>
          <w:sz w:val="20"/>
        </w:rPr>
        <w:tab/>
        <w:t>Threshold Parameter</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A value known as threshold is required to estimate the expected time needed to completely replace or to fill the Cache content. This threshold is dynamically evaluated based on low and high water marks and current cache size. When Cache size is closer to lower water mark then its threshold has a high value but when Cache size is closer to higher water mark then the value of threshold is smaller.[7]</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v.</w:t>
      </w:r>
      <w:r w:rsidRPr="0016356E">
        <w:rPr>
          <w:rFonts w:ascii="Times New Roman" w:eastAsia="DFPOP-SB" w:hAnsi="Times New Roman"/>
          <w:sz w:val="20"/>
        </w:rPr>
        <w:tab/>
        <w:t>The History Least Frequently Used Algorithm (HLFU)</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Cache replacement in typical LFU algorithm is performed by replacing the least frequently requested objects. But in HLFU </w:t>
      </w:r>
      <w:r w:rsidRPr="0016356E">
        <w:rPr>
          <w:rFonts w:ascii="Times New Roman" w:eastAsia="DFPOP-SB" w:hAnsi="Times New Roman"/>
          <w:sz w:val="20"/>
        </w:rPr>
        <w:t>which is an extension of LFU considers the History function in Cache Replacement process. Respective LFU threshold which is a linear function on the amount of currently used Cache. The HLFU algorithm will replace the cached objects based on Hist value as compared to the defined threshold in LFU. [7]</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vi.</w:t>
      </w:r>
      <w:r w:rsidRPr="0016356E">
        <w:rPr>
          <w:rFonts w:ascii="Times New Roman" w:eastAsia="DFPOP-SB" w:hAnsi="Times New Roman"/>
          <w:sz w:val="20"/>
        </w:rPr>
        <w:tab/>
        <w:t>Least Frequently Used Algorithm (LFU)</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This Algorithm counts how often data item has been used. The Data items which are  used less are deleted from the Cache first. If all objects have same frequency then this algorithm randomly discards any data item. </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vii.</w:t>
      </w:r>
      <w:r w:rsidRPr="0016356E">
        <w:rPr>
          <w:rFonts w:ascii="Times New Roman" w:eastAsia="DFPOP-SB" w:hAnsi="Times New Roman"/>
          <w:sz w:val="20"/>
        </w:rPr>
        <w:tab/>
        <w:t>Lowest Latency First (LLF)</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This Algorithm keeps the average latency to a minimum by first expelling the object with the lowest download latency. This Algorithm gives the best result in cases where the data is retrieved by executing a query against a Relational Database.[8]</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viii.</w:t>
      </w:r>
      <w:r w:rsidRPr="0016356E">
        <w:rPr>
          <w:rFonts w:ascii="Times New Roman" w:eastAsia="DFPOP-SB" w:hAnsi="Times New Roman"/>
          <w:sz w:val="20"/>
        </w:rPr>
        <w:tab/>
        <w:t>Greedy Dual Size (GDS)</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n this Algorithm index is calculated according to the size of a file. Larger the file the smaller is the index. File with the smallest index is replaced in this Algorithm. Inflation value is used to keep track of frequently accessed files in the Cache.[9]</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x.</w:t>
      </w:r>
      <w:r w:rsidRPr="0016356E">
        <w:rPr>
          <w:rFonts w:ascii="Times New Roman" w:eastAsia="DFPOP-SB" w:hAnsi="Times New Roman"/>
          <w:sz w:val="20"/>
        </w:rPr>
        <w:tab/>
        <w:t>Round Robin (RR) Algorithm</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In this Algorithm there is an eviction index which is set to a constant value for all files. This provides a lower bound on Performance. There is no other policy which performs poor than this one.[9]</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x.</w:t>
      </w:r>
      <w:r w:rsidRPr="0016356E">
        <w:rPr>
          <w:rFonts w:ascii="Times New Roman" w:eastAsia="DFPOP-SB" w:hAnsi="Times New Roman"/>
          <w:sz w:val="20"/>
        </w:rPr>
        <w:tab/>
        <w:t>Adaptive Replacement Cache (ARC)</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Like LRU , this Algorithm is easy to implement. It's running time per request is totally independent of the cache size. ARC has a low space overhead of approximately 0.75% of the size of a cache. ARC is a scan resistant that is , it allows one time sequential requests to pass through without polluting the contents of cache. ARC also leads to self-tuning. This Algorithm continuously balanced Recency and Frequency features by responding to changing access pattern [10]. The basic idea in this Algorithm is to divide the cache into two queues, each is managed by using LRU or CLOCK(CAR) that contains pages accessed only once, while the other contains the pages which are accessed more than one time. Like other Algorithms ARC also has a constant complexity per request. A pre-fetched block is kept in the first queue along with a special Flag, so that on demand the required data block remains in first queue. "Ghost cache" is a special term used in this Algorithm to handle the data element which will be used in near future. [11]</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xi.</w:t>
      </w:r>
      <w:r w:rsidRPr="0016356E">
        <w:rPr>
          <w:rFonts w:ascii="Times New Roman" w:eastAsia="DFPOP-SB" w:hAnsi="Times New Roman"/>
          <w:sz w:val="20"/>
        </w:rPr>
        <w:tab/>
        <w:t>Random Replacement Algorithm</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This Algorithm randomly selects any of the data item from the Cache and then replace it with the desired one. This algorithm doesn't need to keep track of the history of data contents. Due to which it consumes less resources, therefore it's cost is less as compared to other algorithms. This algorithm has been used in ARM Processors due to its simplicity. It also admits efficient stochastic simulation [12].</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xii.</w:t>
      </w:r>
      <w:r w:rsidRPr="0016356E">
        <w:rPr>
          <w:rFonts w:ascii="Times New Roman" w:eastAsia="DFPOP-SB" w:hAnsi="Times New Roman"/>
          <w:sz w:val="20"/>
        </w:rPr>
        <w:tab/>
        <w:t>Segmented LRU Algorithm (SLRU)</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This Algorithm partitions the cache into two portions, one is </w:t>
      </w:r>
      <w:r w:rsidRPr="0016356E">
        <w:rPr>
          <w:rFonts w:ascii="Times New Roman" w:eastAsia="DFPOP-SB" w:hAnsi="Times New Roman"/>
          <w:sz w:val="20"/>
        </w:rPr>
        <w:lastRenderedPageBreak/>
        <w:t xml:space="preserve">unprotected and the other is protected </w:t>
      </w:r>
      <w:r w:rsidRPr="0016356E">
        <w:rPr>
          <w:rFonts w:ascii="Times New Roman" w:eastAsia="DFPOP-SB" w:hAnsi="Times New Roman"/>
          <w:sz w:val="20"/>
        </w:rPr>
        <w:t>portion(reserved</w:t>
      </w:r>
      <w:r w:rsidRPr="0016356E">
        <w:rPr>
          <w:rFonts w:ascii="Times New Roman" w:eastAsia="DFPOP-SB" w:hAnsi="Times New Roman"/>
          <w:sz w:val="20"/>
        </w:rPr>
        <w:t xml:space="preserve"> for mostly used objects). When first request for an object has been done then this object is inserted into the unprotected portion. On a cache hit the object is moved into the Protected one. Both portions are managed by LRU </w:t>
      </w:r>
      <w:r w:rsidRPr="0016356E">
        <w:rPr>
          <w:rFonts w:ascii="Times New Roman" w:eastAsia="DFPOP-SB" w:hAnsi="Times New Roman"/>
          <w:sz w:val="20"/>
        </w:rPr>
        <w:t>technique [</w:t>
      </w:r>
      <w:r w:rsidRPr="0016356E">
        <w:rPr>
          <w:rFonts w:ascii="Times New Roman" w:eastAsia="DFPOP-SB" w:hAnsi="Times New Roman"/>
          <w:sz w:val="20"/>
        </w:rPr>
        <w:t xml:space="preserve">13]. But content from unprotected part has been removed and content from protected part has been moved back to the unprotected part as recently used content. This method requires a variable that calculates what percentage of the cache space is reserved for Protected </w:t>
      </w:r>
      <w:r w:rsidRPr="0016356E">
        <w:rPr>
          <w:rFonts w:ascii="Times New Roman" w:eastAsia="DFPOP-SB" w:hAnsi="Times New Roman"/>
          <w:sz w:val="20"/>
        </w:rPr>
        <w:t>Part.</w:t>
      </w:r>
    </w:p>
    <w:p w:rsidR="0016356E" w:rsidRPr="0016356E" w:rsidRDefault="0016356E" w:rsidP="0016356E">
      <w:pPr>
        <w:spacing w:line="200" w:lineRule="atLeast"/>
        <w:rPr>
          <w:rFonts w:ascii="Times New Roman" w:eastAsia="DFPOP-SB" w:hAnsi="Times New Roman"/>
          <w:sz w:val="20"/>
        </w:rPr>
      </w:pP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xiii.</w:t>
      </w:r>
      <w:r w:rsidRPr="0016356E">
        <w:rPr>
          <w:rFonts w:ascii="Times New Roman" w:eastAsia="DFPOP-SB" w:hAnsi="Times New Roman"/>
          <w:sz w:val="20"/>
        </w:rPr>
        <w:tab/>
        <w:t xml:space="preserve">Optimal and FIFO Algorithms  </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The optimal policy selects that on which </w:t>
      </w:r>
      <w:r w:rsidRPr="0016356E">
        <w:rPr>
          <w:rFonts w:ascii="Times New Roman" w:eastAsia="DFPOP-SB" w:hAnsi="Times New Roman"/>
          <w:sz w:val="20"/>
        </w:rPr>
        <w:t>time,</w:t>
      </w:r>
      <w:r w:rsidRPr="0016356E">
        <w:rPr>
          <w:rFonts w:ascii="Times New Roman" w:eastAsia="DFPOP-SB" w:hAnsi="Times New Roman"/>
          <w:sz w:val="20"/>
        </w:rPr>
        <w:t xml:space="preserve"> the required page is accessed. It assigns time to the content of cache. Previous results </w:t>
      </w:r>
      <w:r w:rsidRPr="0016356E">
        <w:rPr>
          <w:rFonts w:ascii="Times New Roman" w:eastAsia="DFPOP-SB" w:hAnsi="Times New Roman"/>
          <w:sz w:val="20"/>
        </w:rPr>
        <w:t>show</w:t>
      </w:r>
      <w:r>
        <w:rPr>
          <w:rFonts w:ascii="Times New Roman" w:eastAsia="DFPOP-SB" w:hAnsi="Times New Roman"/>
          <w:sz w:val="20"/>
        </w:rPr>
        <w:t>s</w:t>
      </w:r>
      <w:r w:rsidRPr="0016356E">
        <w:rPr>
          <w:rFonts w:ascii="Times New Roman" w:eastAsia="DFPOP-SB" w:hAnsi="Times New Roman"/>
          <w:sz w:val="20"/>
        </w:rPr>
        <w:t xml:space="preserve"> that this Algorithm results in fewer number of cache misses [14</w:t>
      </w:r>
      <w:r w:rsidRPr="0016356E">
        <w:rPr>
          <w:rFonts w:ascii="Times New Roman" w:eastAsia="DFPOP-SB" w:hAnsi="Times New Roman"/>
          <w:sz w:val="20"/>
        </w:rPr>
        <w:t>], [</w:t>
      </w:r>
      <w:r w:rsidRPr="0016356E">
        <w:rPr>
          <w:rFonts w:ascii="Times New Roman" w:eastAsia="DFPOP-SB" w:hAnsi="Times New Roman"/>
          <w:sz w:val="20"/>
        </w:rPr>
        <w:t xml:space="preserve">8]. Practically this Algorithm is impossible to implement because it </w:t>
      </w:r>
      <w:r w:rsidRPr="0016356E">
        <w:rPr>
          <w:rFonts w:ascii="Times New Roman" w:eastAsia="DFPOP-SB" w:hAnsi="Times New Roman"/>
          <w:sz w:val="20"/>
        </w:rPr>
        <w:t>requires</w:t>
      </w:r>
      <w:r w:rsidRPr="0016356E">
        <w:rPr>
          <w:rFonts w:ascii="Times New Roman" w:eastAsia="DFPOP-SB" w:hAnsi="Times New Roman"/>
          <w:sz w:val="20"/>
        </w:rPr>
        <w:t xml:space="preserve"> that operating system have full-fledged knowledge of the future events. Although this Algorithm will not be implemented but it provides standard to judge the performance of other real world Algorithms.</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 The First in First Out Algorithm treats the page as a circular buffer, and pages are removed in a Round Robin style. Only thing that is required is Pointer that circulates through the frames of a page in a process. That's why this is the simplest algorithm to implement. Benefit of using this algorithm is that it replace the page from the memory that has not been used for a long time.[10]</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This paper provide comparative analysis of different algorithms that are used to replace contents in Cache Memory of a Processor. And to achieve better performance a beneficial and efficient solution for content replacement in Cache will be introduced. This implementation is practically not implemented.</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Recently a lot of work is done on Replacement Policies, some cost effective as well as efficient Algorithms were also proposed, but they are practically not implemented. </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Janapsatya and Ignjatovi proposed an algorithm for on-chip L2 cache. They introduce gate level hardware implementation of Clock Algorithm for on-chip caches. Power Analysis and Timing of gate level implementation has shown that Clock along with DC is feasible.[15]</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Amit, Kartik, Keval, Manish and Pramila compared different page replacement Algorithms . In this paper not only Traditional algorithms like LRU and Clock were discussed but the recent approaches like Low Inter-reference Recency Set (LIRS), Clock-Pro and Adaptive Replacement Cache (ARC) were also studied.[6]</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Olivier Temam* extended Belady's algorithm which determine the minimum cache miss ratio. He also formally proved the upper bound of local memory performance with metrics. Using this Algorithm he showed that in small memories large block sizes can easily be used without including additional memory.[16]</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Qingbo Zhu and Yuanyuan Zhou presented an article in which algorithms related to power-aware storage cache management has been discussed. Dynamic programming technique is used that minimizes the consumption of disk energy. They present a Greedy Algorithm that minimizes cache miss ratio. In this paper they also propose two online power aware algorithms that are PA-LRU and PB-LRU. These algorithms can save up to 22% more disk and provide 64% better average response </w:t>
      </w:r>
      <w:r w:rsidRPr="0016356E">
        <w:rPr>
          <w:rFonts w:ascii="Times New Roman" w:eastAsia="DFPOP-SB" w:hAnsi="Times New Roman"/>
          <w:sz w:val="20"/>
        </w:rPr>
        <w:t>time. [17]</w:t>
      </w:r>
    </w:p>
    <w:p w:rsidR="0016356E" w:rsidRP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 xml:space="preserve">Tola </w:t>
      </w:r>
      <w:r w:rsidRPr="0016356E">
        <w:rPr>
          <w:rFonts w:ascii="Times New Roman" w:eastAsia="DFPOP-SB" w:hAnsi="Times New Roman"/>
          <w:sz w:val="20"/>
        </w:rPr>
        <w:t>John and</w:t>
      </w:r>
      <w:r w:rsidRPr="0016356E">
        <w:rPr>
          <w:rFonts w:ascii="Times New Roman" w:eastAsia="DFPOP-SB" w:hAnsi="Times New Roman"/>
          <w:sz w:val="20"/>
        </w:rPr>
        <w:t xml:space="preserve"> Idowun proposed online page replacement strategy function which is completely </w:t>
      </w:r>
      <w:r w:rsidRPr="0016356E">
        <w:rPr>
          <w:rFonts w:ascii="Times New Roman" w:eastAsia="DFPOP-SB" w:hAnsi="Times New Roman"/>
          <w:sz w:val="20"/>
        </w:rPr>
        <w:t>self-tuned</w:t>
      </w:r>
      <w:r w:rsidRPr="0016356E">
        <w:rPr>
          <w:rFonts w:ascii="Times New Roman" w:eastAsia="DFPOP-SB" w:hAnsi="Times New Roman"/>
          <w:sz w:val="20"/>
        </w:rPr>
        <w:t>. There model contains no frequency counts, unlike LFU and FBR. There algorithm doesn't suffer from rescaling requirements. Like LIRS this algorithm doesn't require potentially space bound overheads. Their model has constant time implementation complexity as opposed to the logarithmic implementation of LFU, LRU and LRFU. [4]</w:t>
      </w:r>
    </w:p>
    <w:p w:rsidR="0016356E" w:rsidRDefault="0016356E" w:rsidP="0016356E">
      <w:pPr>
        <w:spacing w:line="200" w:lineRule="atLeast"/>
        <w:rPr>
          <w:rFonts w:ascii="Times New Roman" w:eastAsia="DFPOP-SB" w:hAnsi="Times New Roman"/>
          <w:sz w:val="20"/>
        </w:rPr>
      </w:pPr>
      <w:r w:rsidRPr="0016356E">
        <w:rPr>
          <w:rFonts w:ascii="Times New Roman" w:eastAsia="DFPOP-SB" w:hAnsi="Times New Roman"/>
          <w:sz w:val="20"/>
        </w:rPr>
        <w:t>Jaeheon and Michel proposed several extensions of LRU which take in account non-uniform cache miss costs. Their implementation is simple but they are very effective in some cases. They first explore the cost of two static cache miss using trace driven simulations to understand the cost effectiveness ratio. They prove that large improvements of cost function are possible in many practical cases. [4]</w:t>
      </w:r>
    </w:p>
    <w:p w:rsidR="008429E4" w:rsidRDefault="008429E4" w:rsidP="0016356E">
      <w:pPr>
        <w:spacing w:line="200" w:lineRule="atLeast"/>
        <w:rPr>
          <w:rFonts w:ascii="Times New Roman" w:eastAsia="DFPOP-SB" w:hAnsi="Times New Roman"/>
          <w:sz w:val="20"/>
        </w:rPr>
      </w:pPr>
    </w:p>
    <w:p w:rsidR="008429E4" w:rsidRDefault="008429E4" w:rsidP="0016356E">
      <w:pPr>
        <w:spacing w:line="200" w:lineRule="atLeast"/>
        <w:rPr>
          <w:rFonts w:ascii="Times New Roman" w:eastAsia="DFPOP-SB" w:hAnsi="Times New Roman"/>
          <w:sz w:val="20"/>
        </w:rPr>
      </w:pPr>
    </w:p>
    <w:p w:rsidR="008429E4" w:rsidRPr="0016356E" w:rsidRDefault="008429E4" w:rsidP="0016356E">
      <w:pPr>
        <w:spacing w:line="200" w:lineRule="atLeast"/>
        <w:rPr>
          <w:rFonts w:ascii="Times New Roman" w:eastAsia="DFPOP-SB" w:hAnsi="Times New Roman"/>
          <w:sz w:val="20"/>
        </w:rPr>
      </w:pPr>
    </w:p>
    <w:p w:rsidR="00E24E10" w:rsidRDefault="00E24E10" w:rsidP="00E24E10">
      <w:pPr>
        <w:spacing w:line="200" w:lineRule="atLeast"/>
        <w:jc w:val="center"/>
        <w:rPr>
          <w:rFonts w:ascii="Times New Roman" w:eastAsia="DFPOP-SB" w:hAnsi="Times New Roman"/>
          <w:b/>
          <w:sz w:val="20"/>
        </w:rPr>
      </w:pPr>
      <w:r>
        <w:rPr>
          <w:rFonts w:ascii="Times New Roman" w:eastAsia="DFPOP-SB" w:hAnsi="Times New Roman"/>
          <w:b/>
          <w:sz w:val="20"/>
        </w:rPr>
        <w:t xml:space="preserve">III. </w:t>
      </w:r>
      <w:r w:rsidR="0016356E">
        <w:rPr>
          <w:rFonts w:ascii="Times New Roman" w:eastAsia="DFPOP-SB" w:hAnsi="Times New Roman"/>
          <w:b/>
          <w:sz w:val="20"/>
        </w:rPr>
        <w:t>Performance and Evaluation</w:t>
      </w:r>
    </w:p>
    <w:p w:rsidR="00E24E10" w:rsidRDefault="00E24E10" w:rsidP="00E24E10">
      <w:pPr>
        <w:spacing w:line="200" w:lineRule="atLeast"/>
        <w:jc w:val="center"/>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r w:rsidRPr="0016356E">
        <w:rPr>
          <w:rFonts w:ascii="Times New Roman" w:eastAsia="DFPOP-SB" w:hAnsi="Times New Roman"/>
          <w:sz w:val="20"/>
        </w:rPr>
        <w:t>In this research paper thirteen different algorithms were studied and after that, comparison has been made in the form of table which shows different performance matrix based on certain criteria. The most important factors that affect the hit ratio of cache depends on cache size, replacement algorithm and reference of a location for each cache request.</w:t>
      </w: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r>
        <w:rPr>
          <w:rFonts w:ascii="Times New Roman" w:eastAsia="DFPOP-SB" w:hAnsi="Times New Roman"/>
          <w:noProof/>
          <w:sz w:val="20"/>
          <w:lang w:eastAsia="en-US"/>
        </w:rPr>
        <mc:AlternateContent>
          <mc:Choice Requires="wps">
            <w:drawing>
              <wp:anchor distT="0" distB="0" distL="114300" distR="114300" simplePos="0" relativeHeight="251658240" behindDoc="0" locked="0" layoutInCell="1" allowOverlap="1">
                <wp:simplePos x="0" y="0"/>
                <wp:positionH relativeFrom="column">
                  <wp:posOffset>-31115</wp:posOffset>
                </wp:positionH>
                <wp:positionV relativeFrom="paragraph">
                  <wp:posOffset>55880</wp:posOffset>
                </wp:positionV>
                <wp:extent cx="7068820" cy="7848600"/>
                <wp:effectExtent l="0" t="0" r="17780"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8820" cy="7848600"/>
                        </a:xfrm>
                        <a:prstGeom prst="rect">
                          <a:avLst/>
                        </a:prstGeom>
                        <a:solidFill>
                          <a:srgbClr val="FFFFFF"/>
                        </a:solidFill>
                        <a:ln w="9525">
                          <a:solidFill>
                            <a:srgbClr val="000000"/>
                          </a:solidFill>
                          <a:miter lim="800000"/>
                          <a:headEnd/>
                          <a:tailEnd/>
                        </a:ln>
                      </wps:spPr>
                      <wps:txbx>
                        <w:txbxContent>
                          <w:p w:rsidR="0016356E" w:rsidRDefault="0016356E" w:rsidP="0016356E"/>
                          <w:tbl>
                            <w:tblPr>
                              <w:tblW w:w="11543" w:type="dxa"/>
                              <w:tblInd w:w="-4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00"/>
                              <w:gridCol w:w="963"/>
                              <w:gridCol w:w="900"/>
                              <w:gridCol w:w="990"/>
                              <w:gridCol w:w="900"/>
                              <w:gridCol w:w="990"/>
                              <w:gridCol w:w="900"/>
                              <w:gridCol w:w="990"/>
                              <w:gridCol w:w="1350"/>
                              <w:gridCol w:w="1260"/>
                              <w:gridCol w:w="900"/>
                            </w:tblGrid>
                            <w:tr w:rsidR="0016356E" w:rsidRPr="00D73A1D" w:rsidTr="008429E4">
                              <w:trPr>
                                <w:trHeight w:val="1098"/>
                              </w:trPr>
                              <w:tc>
                                <w:tcPr>
                                  <w:tcW w:w="1400" w:type="dxa"/>
                                </w:tcPr>
                                <w:p w:rsidR="0016356E" w:rsidRPr="00D10D8A" w:rsidRDefault="0016356E" w:rsidP="00D10D8A">
                                  <w:pPr>
                                    <w:tabs>
                                      <w:tab w:val="left" w:pos="288"/>
                                    </w:tabs>
                                    <w:spacing w:after="120" w:line="228" w:lineRule="auto"/>
                                    <w:ind w:firstLine="288"/>
                                    <w:rPr>
                                      <w:b/>
                                      <w:sz w:val="16"/>
                                      <w:szCs w:val="16"/>
                                    </w:rPr>
                                  </w:pPr>
                                </w:p>
                              </w:tc>
                              <w:tc>
                                <w:tcPr>
                                  <w:tcW w:w="963"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CAR</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RU</w:t>
                                  </w:r>
                                </w:p>
                              </w:tc>
                              <w:tc>
                                <w:tcPr>
                                  <w:tcW w:w="99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HLFU</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FU</w:t>
                                  </w:r>
                                </w:p>
                              </w:tc>
                              <w:tc>
                                <w:tcPr>
                                  <w:tcW w:w="99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LF</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GDS</w:t>
                                  </w:r>
                                </w:p>
                              </w:tc>
                              <w:tc>
                                <w:tcPr>
                                  <w:tcW w:w="99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ARC</w:t>
                                  </w:r>
                                </w:p>
                              </w:tc>
                              <w:tc>
                                <w:tcPr>
                                  <w:tcW w:w="135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Random Replacement</w:t>
                                  </w:r>
                                </w:p>
                              </w:tc>
                              <w:tc>
                                <w:tcPr>
                                  <w:tcW w:w="126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SLRU</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FIFO</w:t>
                                  </w:r>
                                </w:p>
                              </w:tc>
                            </w:tr>
                            <w:tr w:rsidR="0016356E" w:rsidTr="008429E4">
                              <w:tc>
                                <w:tcPr>
                                  <w:tcW w:w="14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Cache miss</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t</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4.4% on 16KB cache size</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769k</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135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5.0% on 16KB cache size</w:t>
                                  </w: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293k</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16356E" w:rsidRDefault="008429E4" w:rsidP="00D10D8A">
                                  <w:pPr>
                                    <w:tabs>
                                      <w:tab w:val="left" w:pos="288"/>
                                    </w:tabs>
                                    <w:spacing w:after="120" w:line="228" w:lineRule="auto"/>
                                    <w:ind w:firstLine="288"/>
                                    <w:rPr>
                                      <w:b/>
                                      <w:sz w:val="16"/>
                                      <w:szCs w:val="16"/>
                                    </w:rPr>
                                  </w:pPr>
                                  <w:r>
                                    <w:rPr>
                                      <w:b/>
                                      <w:sz w:val="16"/>
                                      <w:szCs w:val="16"/>
                                    </w:rPr>
                                    <w:t>Cache hit</w:t>
                                  </w:r>
                                </w:p>
                                <w:p w:rsidR="008429E4" w:rsidRPr="00D10D8A" w:rsidRDefault="008429E4" w:rsidP="00D10D8A">
                                  <w:pPr>
                                    <w:tabs>
                                      <w:tab w:val="left" w:pos="288"/>
                                    </w:tabs>
                                    <w:spacing w:after="120" w:line="228" w:lineRule="auto"/>
                                    <w:ind w:firstLine="288"/>
                                    <w:rPr>
                                      <w:b/>
                                      <w:sz w:val="16"/>
                                      <w:szCs w:val="16"/>
                                    </w:rPr>
                                  </w:pPr>
                                  <w:r>
                                    <w:rPr>
                                      <w:b/>
                                      <w:sz w:val="16"/>
                                      <w:szCs w:val="16"/>
                                    </w:rPr>
                                    <w:t>ratio</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42.43 % </w:t>
                                  </w:r>
                                  <w:r w:rsidRPr="008429E4">
                                    <w:rPr>
                                      <w:sz w:val="14"/>
                                      <w:szCs w:val="14"/>
                                    </w:rPr>
                                    <w:fldChar w:fldCharType="begin" w:fldLock="1"/>
                                  </w:r>
                                  <w:r w:rsidRPr="008429E4">
                                    <w:rPr>
                                      <w:sz w:val="14"/>
                                      <w:szCs w:val="14"/>
                                    </w:rPr>
                                    <w:instrText>ADDIN CSL_CITATION { "citationItems" : [ { "id" : "ITEM-1", "itemData" : { "author" : [ { "dropping-particle" : "", "family" : "Daula", "given" : "S M Shamsheer", "non-dropping-particle" : "", "parse-names" : false, "suffix" : "" }, { "dropping-particle" : "", "family" : "Murthy", "given" : "K E Sreenivasa", "non-dropping-particle" : "", "parse-names" : false, "suffix" : "" }, { "dropping-particle" : "", "family" : "Khan", "given" : "G Amjad", "non-dropping-particle" : "", "parse-names" : false, "suffix" : "" } ], "id" : "ITEM-1", "issue" : "2", "issued" : { "date-parts" : [ [ "2012" ] ] }, "page" : "126-130", "title" : "A Throughput Analysis on Page Replacement Algorithms in Cache Memory Management", "type" : "article-journal", "volume" : "2" }, "uris" : [ "http://www.mendeley.com/documents/?uuid=93c82b23-93ad-4b87-a83f-655b7a11f133" ] } ], "mendeley" : { "previouslyFormattedCitation" : "[9]" }, "properties" : { "noteIndex" : 0 }, "schema" : "https://github.com/citation-style-language/schema/raw/master/csl-citation.json" }</w:instrText>
                                  </w:r>
                                  <w:r w:rsidRPr="008429E4">
                                    <w:rPr>
                                      <w:sz w:val="14"/>
                                      <w:szCs w:val="14"/>
                                    </w:rPr>
                                    <w:fldChar w:fldCharType="separate"/>
                                  </w:r>
                                  <w:r w:rsidRPr="008429E4">
                                    <w:rPr>
                                      <w:noProof/>
                                      <w:sz w:val="14"/>
                                      <w:szCs w:val="14"/>
                                    </w:rPr>
                                    <w:t>[9]</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38.41%</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077k</w:t>
                                  </w:r>
                                  <w:r w:rsidRPr="008429E4">
                                    <w:rPr>
                                      <w:sz w:val="14"/>
                                      <w:szCs w:val="14"/>
                                    </w:rPr>
                                    <w:fldChar w:fldCharType="begin" w:fldLock="1"/>
                                  </w:r>
                                  <w:r w:rsidRPr="008429E4">
                                    <w:rPr>
                                      <w:sz w:val="14"/>
                                      <w:szCs w:val="14"/>
                                    </w:rPr>
                                    <w:instrText>ADDIN CSL_CITATION { "citationItems" : [ { "id" : "ITEM-1", "itemData" : { "author" : [ { "dropping-particle" : "", "family" : "Butt", "given" : "Ali R", "non-dropping-particle" : "", "parse-names" : false, "suffix" : "" }, { "dropping-particle" : "", "family" : "Gniady", "given" : "Chris", "non-dropping-particle" : "", "parse-names" : false, "suffix" : "" }, { "dropping-particle" : "", "family" : "Hu", "given" : "Y Charlie", "non-dropping-particle" : "", "parse-names" : false, "suffix" : "" } ], "id" : "ITEM-1", "issue" : "7", "issued" : { "date-parts" : [ [ "2007" ] ] }, "page" : "889-908", "title" : "The Performance Impact of Kernel Prefetching on Buffer Cache Replacement Algorithms", "type" : "article-journal", "volume" : "56" }, "uris" : [ "http://www.mendeley.com/documents/?uuid=13e2cbb8-e545-4474-b061-6c7639724ce8" ] } ], "mendeley" : { "previouslyFormattedCitation" : "[8]" }, "properties" : { "noteIndex" : 0 }, "schema" : "https://github.com/citation-style-language/schema/raw/master/csl-citation.json" }</w:instrText>
                                  </w:r>
                                  <w:r w:rsidRPr="008429E4">
                                    <w:rPr>
                                      <w:sz w:val="14"/>
                                      <w:szCs w:val="14"/>
                                    </w:rPr>
                                    <w:fldChar w:fldCharType="separate"/>
                                  </w:r>
                                  <w:r w:rsidRPr="008429E4">
                                    <w:rPr>
                                      <w:noProof/>
                                      <w:sz w:val="14"/>
                                      <w:szCs w:val="14"/>
                                    </w:rPr>
                                    <w:t>[8]</w:t>
                                  </w:r>
                                  <w:r w:rsidRPr="008429E4">
                                    <w:rPr>
                                      <w:sz w:val="14"/>
                                      <w:szCs w:val="14"/>
                                    </w:rPr>
                                    <w:fldChar w:fldCharType="end"/>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39.17%</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553k</w:t>
                                  </w:r>
                                  <w:r w:rsidRPr="008429E4">
                                    <w:rPr>
                                      <w:sz w:val="14"/>
                                      <w:szCs w:val="14"/>
                                    </w:rPr>
                                    <w:fldChar w:fldCharType="begin" w:fldLock="1"/>
                                  </w:r>
                                  <w:r w:rsidRPr="008429E4">
                                    <w:rPr>
                                      <w:sz w:val="14"/>
                                      <w:szCs w:val="14"/>
                                    </w:rPr>
                                    <w:instrText>ADDIN CSL_CITATION { "citationItems" : [ { "id" : "ITEM-1", "itemData" : { "ISBN" : "1595930221", "author" : [ { "dropping-particle" : "", "family" : "Butt", "given" : "Ali R", "non-dropping-particle" : "", "parse-names" : false, "suffix" : "" }, { "dropping-particle" : "", "family" : "Gniady", "given" : "Chris", "non-dropping-particle" : "", "parse-names" : false, "suffix" : "" }, { "dropping-particle" : "", "family" : "Hu", "given" : "Y Charlie", "non-dropping-particle" : "", "parse-names" : false, "suffix" : "" }, { "dropping-particle" : "", "family" : "Lafayette", "given" : "West", "non-dropping-particle" : "", "parse-names" : false, "suffix" : "" } ], "id" : "ITEM-1", "issued" : { "date-parts" : [ [ "2005" ] ] }, "title" : "The Performance Impact of Kernel Prefetching on Buffer Cache Replacement Algorithms", "type" : "article-journal" }, "uris" : [ "http://www.mendeley.com/documents/?uuid=05a63a95-2e2d-4dc4-bf24-39fd0f1666bf" ] } ], "mendeley" : { "previouslyFormattedCitation" : "[18]" }, "properties" : { "noteIndex" : 0 }, "schema" : "https://github.com/citation-style-language/schema/raw/master/csl-citation.json" }</w:instrText>
                                  </w:r>
                                  <w:r w:rsidRPr="008429E4">
                                    <w:rPr>
                                      <w:sz w:val="14"/>
                                      <w:szCs w:val="14"/>
                                    </w:rPr>
                                    <w:fldChar w:fldCharType="separate"/>
                                  </w:r>
                                  <w:r w:rsidRPr="008429E4">
                                    <w:rPr>
                                      <w:noProof/>
                                      <w:sz w:val="14"/>
                                      <w:szCs w:val="14"/>
                                    </w:rPr>
                                    <w:t>[18]</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33.8%</w:t>
                                  </w: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Resource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utilization</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High resource utilization</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Need to track down Recent list , update overhead</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Extra storage is require to keep history</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Extra storage is require to keep history</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Minimum resources are utilized</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Minimum resources are utilized because block with minimum cost is replaced</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High resource utilization</w:t>
                                  </w:r>
                                </w:p>
                              </w:tc>
                              <w:tc>
                                <w:tcPr>
                                  <w:tcW w:w="135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Almost no or very small of resources are required</w:t>
                                  </w: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Cost of segmentation </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rPr>
                                <w:trHeight w:val="602"/>
                              </w:trPr>
                              <w:tc>
                                <w:tcPr>
                                  <w:tcW w:w="14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atency</w:t>
                                  </w:r>
                                </w:p>
                              </w:tc>
                              <w:tc>
                                <w:tcPr>
                                  <w:tcW w:w="963"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Calculates the average latency</w:t>
                                  </w:r>
                                  <w:r w:rsidRPr="008429E4">
                                    <w:rPr>
                                      <w:sz w:val="14"/>
                                      <w:szCs w:val="14"/>
                                    </w:rPr>
                                    <w:fldChar w:fldCharType="begin" w:fldLock="1"/>
                                  </w:r>
                                  <w:r w:rsidRPr="008429E4">
                                    <w:rPr>
                                      <w:sz w:val="14"/>
                                      <w:szCs w:val="14"/>
                                    </w:rPr>
                                    <w:instrText>ADDIN CSL_CITATION { "citationItems" : [ { "id" : "ITEM-1", "itemData" : { "ISBN" : "1595930221", "author" : [ { "dropping-particle" : "", "family" : "Butt", "given" : "Ali R", "non-dropping-particle" : "", "parse-names" : false, "suffix" : "" }, { "dropping-particle" : "", "family" : "Gniady", "given" : "Chris", "non-dropping-particle" : "", "parse-names" : false, "suffix" : "" }, { "dropping-particle" : "", "family" : "Hu", "given" : "Y Charlie", "non-dropping-particle" : "", "parse-names" : false, "suffix" : "" }, { "dropping-particle" : "", "family" : "Lafayette", "given" : "West", "non-dropping-particle" : "", "parse-names" : false, "suffix" : "" } ], "id" : "ITEM-1", "issued" : { "date-parts" : [ [ "2005" ] ] }, "title" : "The Performance Impact of Kernel Prefetching on Buffer Cache Replacement Algorithms", "type" : "article-journal" }, "uris" : [ "http://www.mendeley.com/documents/?uuid=05a63a95-2e2d-4dc4-bf24-39fd0f1666bf" ] } ], "mendeley" : { "previouslyFormattedCitation" : "[18]" }, "properties" : { "noteIndex" : 0 }, "schema" : "https://github.com/citation-style-language/schema/raw/master/csl-citation.json" }</w:instrText>
                                  </w:r>
                                  <w:r w:rsidRPr="008429E4">
                                    <w:rPr>
                                      <w:sz w:val="14"/>
                                      <w:szCs w:val="14"/>
                                    </w:rPr>
                                    <w:fldChar w:fldCharType="separate"/>
                                  </w:r>
                                  <w:r w:rsidRPr="008429E4">
                                    <w:rPr>
                                      <w:noProof/>
                                      <w:sz w:val="14"/>
                                      <w:szCs w:val="14"/>
                                    </w:rPr>
                                    <w:t>[18]</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queuing</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Over head of two circular buffers</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Complexity fluctuate between constant and logarithmic values</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Single queue is used </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Complexity fluctuate between constant and logarithmic values</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Single queue is used to implement this algorithm</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Single queue is used</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Partition the cache into two queues</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Single as well as circular queues are implemented </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Maximum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gain</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8.75%</w:t>
                                  </w:r>
                                </w:p>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 At cache size 60 </w:t>
                                  </w:r>
                                  <w:r w:rsidRPr="008429E4">
                                    <w:rPr>
                                      <w:sz w:val="14"/>
                                      <w:szCs w:val="14"/>
                                    </w:rPr>
                                    <w:fldChar w:fldCharType="begin" w:fldLock="1"/>
                                  </w:r>
                                  <w:r w:rsidRPr="008429E4">
                                    <w:rPr>
                                      <w:sz w:val="14"/>
                                      <w:szCs w:val="14"/>
                                    </w:rPr>
                                    <w:instrText>ADDIN CSL_CITATION { "citationItems" : [ { "id" : "ITEM-1", "itemData" : { "author" : [ { "dropping-particle" : "", "family" : "Swain", "given" : "Debabala", "non-dropping-particle" : "", "parse-names" : false, "suffix" : "" }, { "dropping-particle" : "", "family" : "Paikaray", "given" : "Bijay", "non-dropping-particle" : "", "parse-names" : false, "suffix" : "" }, { "dropping-particle" : "", "family" : "Swain", "given" : "Debabrata", "non-dropping-particle" : "", "parse-names" : false, "suffix" : "" } ], "id" : "ITEM-1", "issue" : "2", "issued" : { "date-parts" : [ [ "2011" ] ] }, "title" : "AWRP : Adaptive Weight Ranking Policy", "type" : "article-journal", "volume" : "3" }, "uris" : [ "http://www.mendeley.com/documents/?uuid=519f7746-ffce-41f9-8672-5d4c5236d832" ] } ], "mendeley" : { "previouslyFormattedCitation" : "[19]" }, "properties" : { "noteIndex" : 0 }, "schema" : "https://github.com/citation-style-language/schema/raw/master/csl-citation.json" }</w:instrText>
                                  </w:r>
                                  <w:r w:rsidRPr="008429E4">
                                    <w:rPr>
                                      <w:sz w:val="14"/>
                                      <w:szCs w:val="14"/>
                                    </w:rPr>
                                    <w:fldChar w:fldCharType="separate"/>
                                  </w:r>
                                  <w:r w:rsidRPr="008429E4">
                                    <w:rPr>
                                      <w:noProof/>
                                      <w:sz w:val="14"/>
                                      <w:szCs w:val="14"/>
                                    </w:rPr>
                                    <w:t>[19]</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7.4% at cache size 90</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Provides optimum result</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1.47%at cache size 120</w:t>
                                  </w: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Page</w:t>
                                  </w:r>
                                </w:p>
                                <w:p w:rsidR="008429E4" w:rsidRDefault="0016356E" w:rsidP="00D10D8A">
                                  <w:pPr>
                                    <w:tabs>
                                      <w:tab w:val="left" w:pos="288"/>
                                    </w:tabs>
                                    <w:spacing w:after="120" w:line="228" w:lineRule="auto"/>
                                    <w:ind w:firstLine="288"/>
                                    <w:rPr>
                                      <w:b/>
                                      <w:sz w:val="16"/>
                                      <w:szCs w:val="16"/>
                                    </w:rPr>
                                  </w:pPr>
                                  <w:r w:rsidRPr="00D10D8A">
                                    <w:rPr>
                                      <w:b/>
                                      <w:sz w:val="16"/>
                                      <w:szCs w:val="16"/>
                                    </w:rPr>
                                    <w:t xml:space="preserve"> movement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overhead</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Very low</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high</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low</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Almost low</w:t>
                                  </w: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Very high </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Very low because there are more than one segments </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Recency/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Frequency</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Keep track of frequency[]</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Doesn't exploit </w:t>
                                  </w:r>
                                  <w:r w:rsidRPr="008429E4">
                                    <w:rPr>
                                      <w:sz w:val="14"/>
                                      <w:szCs w:val="14"/>
                                    </w:rPr>
                                    <w:fldChar w:fldCharType="begin" w:fldLock="1"/>
                                  </w:r>
                                  <w:r w:rsidRPr="008429E4">
                                    <w:rPr>
                                      <w:sz w:val="14"/>
                                      <w:szCs w:val="14"/>
                                    </w:rPr>
                                    <w:instrText>ADDIN CSL_CITATION { "citationItems" : [ { "id" : "ITEM-1", "itemData" : { "author" : [ { "dropping-particle" : "", "family" : "Swain", "given" : "Debabala", "non-dropping-particle" : "", "parse-names" : false, "suffix" : "" }, { "dropping-particle" : "", "family" : "Paikaray", "given" : "Bijay", "non-dropping-particle" : "", "parse-names" : false, "suffix" : "" }, { "dropping-particle" : "", "family" : "Swain", "given" : "Debabrata", "non-dropping-particle" : "", "parse-names" : false, "suffix" : "" } ], "id" : "ITEM-1", "issue" : "2", "issued" : { "date-parts" : [ [ "2011" ] ] }, "title" : "AWRP : Adaptive Weight Ranking Policy", "type" : "article-journal", "volume" : "3" }, "uris" : [ "http://www.mendeley.com/documents/?uuid=519f7746-ffce-41f9-8672-5d4c5236d832" ] } ], "mendeley" : { "previouslyFormattedCitation" : "[19]" }, "properties" : { "noteIndex" : 0 }, "schema" : "https://github.com/citation-style-language/schema/raw/master/csl-citation.json" }</w:instrText>
                                  </w:r>
                                  <w:r w:rsidRPr="008429E4">
                                    <w:rPr>
                                      <w:sz w:val="14"/>
                                      <w:szCs w:val="14"/>
                                    </w:rPr>
                                    <w:fldChar w:fldCharType="separate"/>
                                  </w:r>
                                  <w:r w:rsidRPr="008429E4">
                                    <w:rPr>
                                      <w:noProof/>
                                      <w:sz w:val="14"/>
                                      <w:szCs w:val="14"/>
                                    </w:rPr>
                                    <w:t>[19]</w:t>
                                  </w:r>
                                  <w:r w:rsidRPr="008429E4">
                                    <w:rPr>
                                      <w:sz w:val="14"/>
                                      <w:szCs w:val="14"/>
                                    </w:rPr>
                                    <w:fldChar w:fldCharType="end"/>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Frequency variable should be there</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Pay no attention to Recency</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No need to tack frequency</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Each block is associated with its miss ratio </w:t>
                                  </w:r>
                                  <w:r w:rsidRPr="008429E4">
                                    <w:rPr>
                                      <w:sz w:val="14"/>
                                      <w:szCs w:val="14"/>
                                    </w:rPr>
                                    <w:fldChar w:fldCharType="begin" w:fldLock="1"/>
                                  </w:r>
                                  <w:r w:rsidRPr="008429E4">
                                    <w:rPr>
                                      <w:sz w:val="14"/>
                                      <w:szCs w:val="14"/>
                                    </w:rPr>
                                    <w:instrText>ADDIN CSL_CITATION { "citationItems" : [ { "id" : "ITEM-1", "itemData" : { "author" : [ { "dropping-particle" : "", "family" : "Jeong", "given" : "Jaeheon", "non-dropping-particle" : "", "parse-names" : false, "suffix" : "" }, { "dropping-particle" : "", "family" : "Dubois", "given" : "Michel", "non-dropping-particle" : "", "parse-names" : false, "suffix" : "" } ], "id" : "ITEM-1", "issued" : { "date-parts" : [ [ "0" ] ] }, "title" : "Cost-Sensitive Cache Replacement Algorithms Jaeheon Jeong and Michel Dubois", "type" : "article-journal" }, "uris" : [ "http://www.mendeley.com/documents/?uuid=6b671ce8-1286-4340-8d1c-ff8cbe1157c9" ] } ], "mendeley" : { "previouslyFormattedCitation" : "[17]" }, "properties" : { "noteIndex" : 0 }, "schema" : "https://github.com/citation-style-language/schema/raw/master/csl-citation.json" }</w:instrText>
                                  </w:r>
                                  <w:r w:rsidRPr="008429E4">
                                    <w:rPr>
                                      <w:sz w:val="14"/>
                                      <w:szCs w:val="14"/>
                                    </w:rPr>
                                    <w:fldChar w:fldCharType="separate"/>
                                  </w:r>
                                  <w:r w:rsidRPr="008429E4">
                                    <w:rPr>
                                      <w:noProof/>
                                      <w:sz w:val="14"/>
                                      <w:szCs w:val="14"/>
                                    </w:rPr>
                                    <w:t>[17]</w:t>
                                  </w:r>
                                  <w:r w:rsidRPr="008429E4">
                                    <w:rPr>
                                      <w:sz w:val="14"/>
                                      <w:szCs w:val="14"/>
                                    </w:rPr>
                                    <w:fldChar w:fldCharType="end"/>
                                  </w:r>
                                </w:p>
                              </w:tc>
                              <w:tc>
                                <w:tcPr>
                                  <w:tcW w:w="990" w:type="dxa"/>
                                </w:tcPr>
                                <w:p w:rsidR="0016356E" w:rsidRPr="008429E4" w:rsidRDefault="0016356E" w:rsidP="00D10D8A">
                                  <w:pPr>
                                    <w:tabs>
                                      <w:tab w:val="left" w:pos="288"/>
                                    </w:tabs>
                                    <w:spacing w:after="120" w:line="228" w:lineRule="auto"/>
                                    <w:ind w:firstLine="288"/>
                                    <w:rPr>
                                      <w:sz w:val="14"/>
                                      <w:szCs w:val="14"/>
                                    </w:rPr>
                                  </w:pPr>
                                </w:p>
                                <w:p w:rsidR="0016356E" w:rsidRPr="008429E4" w:rsidRDefault="0016356E" w:rsidP="00D10D8A">
                                  <w:pPr>
                                    <w:tabs>
                                      <w:tab w:val="left" w:pos="288"/>
                                    </w:tabs>
                                    <w:spacing w:after="120" w:line="228" w:lineRule="auto"/>
                                    <w:ind w:firstLine="288"/>
                                    <w:rPr>
                                      <w:sz w:val="14"/>
                                      <w:szCs w:val="14"/>
                                    </w:rPr>
                                  </w:pPr>
                                  <w:r w:rsidRPr="008429E4">
                                    <w:rPr>
                                      <w:sz w:val="14"/>
                                      <w:szCs w:val="14"/>
                                    </w:rPr>
                                    <w:t>Content of cache don't change during transition</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Keep track of frequency of cache elements</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No need to have a frequency or Recency parameter</w:t>
                                  </w: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Size </w:t>
                                  </w:r>
                                </w:p>
                                <w:p w:rsidR="008429E4" w:rsidRDefault="0016356E" w:rsidP="00D10D8A">
                                  <w:pPr>
                                    <w:tabs>
                                      <w:tab w:val="left" w:pos="288"/>
                                    </w:tabs>
                                    <w:spacing w:after="120" w:line="228" w:lineRule="auto"/>
                                    <w:ind w:firstLine="288"/>
                                    <w:rPr>
                                      <w:b/>
                                      <w:sz w:val="16"/>
                                      <w:szCs w:val="16"/>
                                    </w:rPr>
                                  </w:pPr>
                                  <w:r w:rsidRPr="00D10D8A">
                                    <w:rPr>
                                      <w:b/>
                                      <w:sz w:val="16"/>
                                      <w:szCs w:val="16"/>
                                    </w:rPr>
                                    <w:t>of physical</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 xml:space="preserve"> memory   </w:t>
                                  </w:r>
                                </w:p>
                              </w:tc>
                              <w:tc>
                                <w:tcPr>
                                  <w:tcW w:w="963" w:type="dxa"/>
                                </w:tcPr>
                                <w:p w:rsidR="0016356E" w:rsidRPr="00D10D8A" w:rsidRDefault="0016356E" w:rsidP="00D10D8A">
                                  <w:pPr>
                                    <w:tabs>
                                      <w:tab w:val="left" w:pos="288"/>
                                    </w:tabs>
                                    <w:spacing w:after="120" w:line="228" w:lineRule="auto"/>
                                    <w:ind w:firstLine="288"/>
                                    <w:rPr>
                                      <w:sz w:val="12"/>
                                      <w:szCs w:val="12"/>
                                    </w:rPr>
                                  </w:pP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omplexity increases when size increases[24]</w:t>
                                  </w:r>
                                </w:p>
                              </w:tc>
                              <w:tc>
                                <w:tcPr>
                                  <w:tcW w:w="990" w:type="dxa"/>
                                </w:tcPr>
                                <w:p w:rsidR="0016356E" w:rsidRPr="00D10D8A" w:rsidRDefault="0016356E" w:rsidP="00D10D8A">
                                  <w:pPr>
                                    <w:tabs>
                                      <w:tab w:val="left" w:pos="288"/>
                                    </w:tabs>
                                    <w:spacing w:after="120" w:line="228" w:lineRule="auto"/>
                                    <w:ind w:firstLine="288"/>
                                    <w:rPr>
                                      <w:sz w:val="12"/>
                                      <w:szCs w:val="12"/>
                                    </w:rPr>
                                  </w:pP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Logarithmic implementation in cache size</w:t>
                                  </w: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With the increase in size latency also increases</w:t>
                                  </w: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Size  of cache doesn't matter</w:t>
                                  </w: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 xml:space="preserve">Constant complexity </w:t>
                                  </w:r>
                                  <w:r w:rsidRPr="00D10D8A">
                                    <w:rPr>
                                      <w:sz w:val="12"/>
                                      <w:szCs w:val="12"/>
                                    </w:rPr>
                                    <w:fldChar w:fldCharType="begin" w:fldLock="1"/>
                                  </w:r>
                                  <w:r w:rsidRPr="00D10D8A">
                                    <w:rPr>
                                      <w:sz w:val="12"/>
                                      <w:szCs w:val="12"/>
                                    </w:rPr>
                                    <w:instrText>ADDIN CSL_CITATION { "citationItems" : [ { "id" : "ITEM-1", "itemData" : { "author" : [ { "dropping-particle" : "", "family" : "Swain", "given" : "Debabala", "non-dropping-particle" : "", "parse-names" : false, "suffix" : "" }, { "dropping-particle" : "", "family" : "Paikaray", "given" : "Bijay", "non-dropping-particle" : "", "parse-names" : false, "suffix" : "" }, { "dropping-particle" : "", "family" : "Swain", "given" : "Debabrata", "non-dropping-particle" : "", "parse-names" : false, "suffix" : "" } ], "id" : "ITEM-1", "issue" : "2", "issued" : { "date-parts" : [ [ "2011" ] ] }, "title" : "AWRP : Adaptive Weight Ranking Policy", "type" : "article-journal", "volume" : "3" }, "uris" : [ "http://www.mendeley.com/documents/?uuid=519f7746-ffce-41f9-8672-5d4c5236d832" ] } ], "mendeley" : { "previouslyFormattedCitation" : "[19]" }, "properties" : { "noteIndex" : 0 }, "schema" : "https://github.com/citation-style-language/schema/raw/master/csl-citation.json" }</w:instrText>
                                  </w:r>
                                  <w:r w:rsidRPr="00D10D8A">
                                    <w:rPr>
                                      <w:sz w:val="12"/>
                                      <w:szCs w:val="12"/>
                                    </w:rPr>
                                    <w:fldChar w:fldCharType="separate"/>
                                  </w:r>
                                  <w:r w:rsidRPr="00D10D8A">
                                    <w:rPr>
                                      <w:noProof/>
                                      <w:sz w:val="12"/>
                                      <w:szCs w:val="12"/>
                                    </w:rPr>
                                    <w:t>[19]</w:t>
                                  </w:r>
                                  <w:r w:rsidRPr="00D10D8A">
                                    <w:rPr>
                                      <w:sz w:val="12"/>
                                      <w:szCs w:val="12"/>
                                    </w:rPr>
                                    <w:fldChar w:fldCharType="end"/>
                                  </w:r>
                                </w:p>
                              </w:tc>
                              <w:tc>
                                <w:tcPr>
                                  <w:tcW w:w="135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Doesn't matter because contents has to be replaced randomly</w:t>
                                  </w:r>
                                </w:p>
                              </w:tc>
                              <w:tc>
                                <w:tcPr>
                                  <w:tcW w:w="126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auses complexity because different segments has to be managed accordingly</w:t>
                                  </w: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Ignore usage pattern and paging overhead due to large size</w:t>
                                  </w:r>
                                </w:p>
                              </w:tc>
                            </w:tr>
                            <w:tr w:rsidR="0016356E" w:rsidTr="008429E4">
                              <w:trPr>
                                <w:trHeight w:val="1085"/>
                              </w:trPr>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Extra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Parameter</w:t>
                                  </w:r>
                                </w:p>
                              </w:tc>
                              <w:tc>
                                <w:tcPr>
                                  <w:tcW w:w="963" w:type="dxa"/>
                                </w:tcPr>
                                <w:p w:rsidR="0016356E" w:rsidRPr="00D10D8A" w:rsidRDefault="0016356E" w:rsidP="00D10D8A">
                                  <w:pPr>
                                    <w:tabs>
                                      <w:tab w:val="left" w:pos="288"/>
                                    </w:tabs>
                                    <w:spacing w:after="120" w:line="228" w:lineRule="auto"/>
                                    <w:ind w:firstLine="288"/>
                                    <w:rPr>
                                      <w:sz w:val="12"/>
                                      <w:szCs w:val="12"/>
                                    </w:rPr>
                                  </w:pPr>
                                </w:p>
                              </w:tc>
                              <w:tc>
                                <w:tcPr>
                                  <w:tcW w:w="900" w:type="dxa"/>
                                </w:tcPr>
                                <w:p w:rsidR="0016356E" w:rsidRPr="00D10D8A" w:rsidRDefault="0016356E" w:rsidP="00D10D8A">
                                  <w:pPr>
                                    <w:tabs>
                                      <w:tab w:val="left" w:pos="288"/>
                                    </w:tabs>
                                    <w:spacing w:after="120" w:line="228" w:lineRule="auto"/>
                                    <w:ind w:firstLine="288"/>
                                    <w:rPr>
                                      <w:sz w:val="12"/>
                                      <w:szCs w:val="12"/>
                                    </w:rPr>
                                  </w:pP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Needs a parameter to controlling references</w:t>
                                  </w:r>
                                </w:p>
                              </w:tc>
                              <w:tc>
                                <w:tcPr>
                                  <w:tcW w:w="900" w:type="dxa"/>
                                </w:tcPr>
                                <w:p w:rsidR="0016356E" w:rsidRPr="00D10D8A" w:rsidRDefault="0016356E" w:rsidP="00D10D8A">
                                  <w:pPr>
                                    <w:tabs>
                                      <w:tab w:val="left" w:pos="288"/>
                                    </w:tabs>
                                    <w:spacing w:after="120" w:line="228" w:lineRule="auto"/>
                                    <w:ind w:firstLine="288"/>
                                    <w:rPr>
                                      <w:sz w:val="12"/>
                                      <w:szCs w:val="12"/>
                                    </w:rPr>
                                  </w:pPr>
                                  <w:r>
                                    <w:rPr>
                                      <w:sz w:val="12"/>
                                      <w:szCs w:val="12"/>
                                    </w:rPr>
                                    <w:t>Needs a tun</w:t>
                                  </w:r>
                                  <w:r w:rsidRPr="00D10D8A">
                                    <w:rPr>
                                      <w:sz w:val="12"/>
                                      <w:szCs w:val="12"/>
                                    </w:rPr>
                                    <w:t>able parameter to controlling references</w:t>
                                  </w:r>
                                  <w:r w:rsidRPr="00D10D8A">
                                    <w:rPr>
                                      <w:sz w:val="12"/>
                                      <w:szCs w:val="12"/>
                                    </w:rPr>
                                    <w:fldChar w:fldCharType="begin" w:fldLock="1"/>
                                  </w:r>
                                  <w:r w:rsidRPr="00D10D8A">
                                    <w:rPr>
                                      <w:sz w:val="12"/>
                                      <w:szCs w:val="12"/>
                                    </w:rPr>
                                    <w:instrText>ADDIN CSL_CITATION { "citationItems" : [ { "id" : "ITEM-1", "itemData" : { "author" : [ { "dropping-particle" : "", "family" : "Modha", "given" : "S", "non-dropping-particle" : "", "parse-names" : false, "suffix" : "" } ], "id" : "ITEM-1", "issued" : { "date-parts" : [ [ "2004" ] ] }, "title" : "Outperforming LRU with an Adaptive", "type" : "article-journal" }, "uris" : [ "http://www.mendeley.com/documents/?uuid=325769bf-1519-4973-b517-5b4f3c4591d9" ] } ], "mendeley" : { "previouslyFormattedCitation" : "[10]" }, "properties" : { "noteIndex" : 0 }, "schema" : "https://github.com/citation-style-language/schema/raw/master/csl-citation.json" }</w:instrText>
                                  </w:r>
                                  <w:r w:rsidRPr="00D10D8A">
                                    <w:rPr>
                                      <w:sz w:val="12"/>
                                      <w:szCs w:val="12"/>
                                    </w:rPr>
                                    <w:fldChar w:fldCharType="separate"/>
                                  </w:r>
                                  <w:r w:rsidRPr="00D10D8A">
                                    <w:rPr>
                                      <w:noProof/>
                                      <w:sz w:val="12"/>
                                      <w:szCs w:val="12"/>
                                    </w:rPr>
                                    <w:t>[10]</w:t>
                                  </w:r>
                                  <w:r w:rsidRPr="00D10D8A">
                                    <w:rPr>
                                      <w:sz w:val="12"/>
                                      <w:szCs w:val="12"/>
                                    </w:rPr>
                                    <w:fldChar w:fldCharType="end"/>
                                  </w: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alculation of latency parameter</w:t>
                                  </w: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ost parameter</w:t>
                                  </w:r>
                                </w:p>
                              </w:tc>
                              <w:tc>
                                <w:tcPr>
                                  <w:tcW w:w="990" w:type="dxa"/>
                                </w:tcPr>
                                <w:p w:rsidR="0016356E" w:rsidRPr="00D10D8A" w:rsidRDefault="0016356E" w:rsidP="00D10D8A">
                                  <w:pPr>
                                    <w:tabs>
                                      <w:tab w:val="left" w:pos="288"/>
                                    </w:tabs>
                                    <w:spacing w:after="120" w:line="228" w:lineRule="auto"/>
                                    <w:ind w:firstLine="288"/>
                                    <w:rPr>
                                      <w:sz w:val="12"/>
                                      <w:szCs w:val="12"/>
                                    </w:rPr>
                                  </w:pPr>
                                </w:p>
                              </w:tc>
                              <w:tc>
                                <w:tcPr>
                                  <w:tcW w:w="135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Relative cost should be calculated in order to gain best results</w:t>
                                  </w:r>
                                  <w:r w:rsidRPr="00D10D8A">
                                    <w:rPr>
                                      <w:sz w:val="12"/>
                                      <w:szCs w:val="12"/>
                                    </w:rPr>
                                    <w:fldChar w:fldCharType="begin" w:fldLock="1"/>
                                  </w:r>
                                  <w:r w:rsidRPr="00D10D8A">
                                    <w:rPr>
                                      <w:sz w:val="12"/>
                                      <w:szCs w:val="12"/>
                                    </w:rPr>
                                    <w:instrText>ADDIN CSL_CITATION { "citationItems" : [ { "id" : "ITEM-1", "itemData" : { "author" : [ { "dropping-particle" : "", "family" : "Jeong", "given" : "Jaeheon", "non-dropping-particle" : "", "parse-names" : false, "suffix" : "" }, { "dropping-particle" : "", "family" : "Dubois", "given" : "Michel", "non-dropping-particle" : "", "parse-names" : false, "suffix" : "" } ], "id" : "ITEM-1", "issued" : { "date-parts" : [ [ "0" ] ] }, "title" : "Cost-Sensitive Cache Replacement Algorithms Jaeheon Jeong and Michel Dubois", "type" : "article-journal" }, "uris" : [ "http://www.mendeley.com/documents/?uuid=6b671ce8-1286-4340-8d1c-ff8cbe1157c9" ] } ], "mendeley" : { "previouslyFormattedCitation" : "[17]" }, "properties" : { "noteIndex" : 0 }, "schema" : "https://github.com/citation-style-language/schema/raw/master/csl-citation.json" }</w:instrText>
                                  </w:r>
                                  <w:r w:rsidRPr="00D10D8A">
                                    <w:rPr>
                                      <w:sz w:val="12"/>
                                      <w:szCs w:val="12"/>
                                    </w:rPr>
                                    <w:fldChar w:fldCharType="separate"/>
                                  </w:r>
                                  <w:r w:rsidRPr="00D10D8A">
                                    <w:rPr>
                                      <w:noProof/>
                                      <w:sz w:val="12"/>
                                      <w:szCs w:val="12"/>
                                    </w:rPr>
                                    <w:t>[17]</w:t>
                                  </w:r>
                                  <w:r w:rsidRPr="00D10D8A">
                                    <w:rPr>
                                      <w:sz w:val="12"/>
                                      <w:szCs w:val="12"/>
                                    </w:rPr>
                                    <w:fldChar w:fldCharType="end"/>
                                  </w:r>
                                </w:p>
                              </w:tc>
                              <w:tc>
                                <w:tcPr>
                                  <w:tcW w:w="126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Maintenance of different segments</w:t>
                                  </w:r>
                                </w:p>
                              </w:tc>
                              <w:tc>
                                <w:tcPr>
                                  <w:tcW w:w="900" w:type="dxa"/>
                                </w:tcPr>
                                <w:p w:rsidR="0016356E" w:rsidRPr="00D10D8A" w:rsidRDefault="0016356E" w:rsidP="00D10D8A">
                                  <w:pPr>
                                    <w:tabs>
                                      <w:tab w:val="left" w:pos="288"/>
                                    </w:tabs>
                                    <w:spacing w:after="120" w:line="228" w:lineRule="auto"/>
                                    <w:ind w:firstLine="288"/>
                                  </w:pPr>
                                </w:p>
                              </w:tc>
                            </w:tr>
                          </w:tbl>
                          <w:p w:rsidR="0016356E" w:rsidRDefault="0016356E" w:rsidP="0016356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5pt;margin-top:4.4pt;width:556.6pt;height:6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">
                <v:textbox>
                  <w:txbxContent>
                    <w:p w:rsidR="0016356E" w:rsidRDefault="0016356E" w:rsidP="0016356E"/>
                    <w:tbl>
                      <w:tblPr>
                        <w:tblW w:w="11543" w:type="dxa"/>
                        <w:tblInd w:w="-4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00"/>
                        <w:gridCol w:w="963"/>
                        <w:gridCol w:w="900"/>
                        <w:gridCol w:w="990"/>
                        <w:gridCol w:w="900"/>
                        <w:gridCol w:w="990"/>
                        <w:gridCol w:w="900"/>
                        <w:gridCol w:w="990"/>
                        <w:gridCol w:w="1350"/>
                        <w:gridCol w:w="1260"/>
                        <w:gridCol w:w="900"/>
                      </w:tblGrid>
                      <w:tr w:rsidR="0016356E" w:rsidRPr="00D73A1D" w:rsidTr="008429E4">
                        <w:trPr>
                          <w:trHeight w:val="1098"/>
                        </w:trPr>
                        <w:tc>
                          <w:tcPr>
                            <w:tcW w:w="1400" w:type="dxa"/>
                          </w:tcPr>
                          <w:p w:rsidR="0016356E" w:rsidRPr="00D10D8A" w:rsidRDefault="0016356E" w:rsidP="00D10D8A">
                            <w:pPr>
                              <w:tabs>
                                <w:tab w:val="left" w:pos="288"/>
                              </w:tabs>
                              <w:spacing w:after="120" w:line="228" w:lineRule="auto"/>
                              <w:ind w:firstLine="288"/>
                              <w:rPr>
                                <w:b/>
                                <w:sz w:val="16"/>
                                <w:szCs w:val="16"/>
                              </w:rPr>
                            </w:pPr>
                          </w:p>
                        </w:tc>
                        <w:tc>
                          <w:tcPr>
                            <w:tcW w:w="963"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CAR</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RU</w:t>
                            </w:r>
                          </w:p>
                        </w:tc>
                        <w:tc>
                          <w:tcPr>
                            <w:tcW w:w="99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HLFU</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FU</w:t>
                            </w:r>
                          </w:p>
                        </w:tc>
                        <w:tc>
                          <w:tcPr>
                            <w:tcW w:w="99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LF</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GDS</w:t>
                            </w:r>
                          </w:p>
                        </w:tc>
                        <w:tc>
                          <w:tcPr>
                            <w:tcW w:w="99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ARC</w:t>
                            </w:r>
                          </w:p>
                        </w:tc>
                        <w:tc>
                          <w:tcPr>
                            <w:tcW w:w="135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Random Replacement</w:t>
                            </w:r>
                          </w:p>
                        </w:tc>
                        <w:tc>
                          <w:tcPr>
                            <w:tcW w:w="126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SLRU</w:t>
                            </w:r>
                          </w:p>
                        </w:tc>
                        <w:tc>
                          <w:tcPr>
                            <w:tcW w:w="9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FIFO</w:t>
                            </w:r>
                          </w:p>
                        </w:tc>
                      </w:tr>
                      <w:tr w:rsidR="0016356E" w:rsidTr="008429E4">
                        <w:tc>
                          <w:tcPr>
                            <w:tcW w:w="14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Cache miss</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t</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4.4% on 16KB cache size</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769k</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135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5.0% on 16KB cache size</w:t>
                            </w: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293k</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16356E" w:rsidRDefault="008429E4" w:rsidP="00D10D8A">
                            <w:pPr>
                              <w:tabs>
                                <w:tab w:val="left" w:pos="288"/>
                              </w:tabs>
                              <w:spacing w:after="120" w:line="228" w:lineRule="auto"/>
                              <w:ind w:firstLine="288"/>
                              <w:rPr>
                                <w:b/>
                                <w:sz w:val="16"/>
                                <w:szCs w:val="16"/>
                              </w:rPr>
                            </w:pPr>
                            <w:r>
                              <w:rPr>
                                <w:b/>
                                <w:sz w:val="16"/>
                                <w:szCs w:val="16"/>
                              </w:rPr>
                              <w:t>Cache hit</w:t>
                            </w:r>
                          </w:p>
                          <w:p w:rsidR="008429E4" w:rsidRPr="00D10D8A" w:rsidRDefault="008429E4" w:rsidP="00D10D8A">
                            <w:pPr>
                              <w:tabs>
                                <w:tab w:val="left" w:pos="288"/>
                              </w:tabs>
                              <w:spacing w:after="120" w:line="228" w:lineRule="auto"/>
                              <w:ind w:firstLine="288"/>
                              <w:rPr>
                                <w:b/>
                                <w:sz w:val="16"/>
                                <w:szCs w:val="16"/>
                              </w:rPr>
                            </w:pPr>
                            <w:r>
                              <w:rPr>
                                <w:b/>
                                <w:sz w:val="16"/>
                                <w:szCs w:val="16"/>
                              </w:rPr>
                              <w:t>ratio</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42.43 % </w:t>
                            </w:r>
                            <w:r w:rsidRPr="008429E4">
                              <w:rPr>
                                <w:sz w:val="14"/>
                                <w:szCs w:val="14"/>
                              </w:rPr>
                              <w:fldChar w:fldCharType="begin" w:fldLock="1"/>
                            </w:r>
                            <w:r w:rsidRPr="008429E4">
                              <w:rPr>
                                <w:sz w:val="14"/>
                                <w:szCs w:val="14"/>
                              </w:rPr>
                              <w:instrText>ADDIN CSL_CITATION { "citationItems" : [ { "id" : "ITEM-1", "itemData" : { "author" : [ { "dropping-particle" : "", "family" : "Daula", "given" : "S M Shamsheer", "non-dropping-particle" : "", "parse-names" : false, "suffix" : "" }, { "dropping-particle" : "", "family" : "Murthy", "given" : "K E Sreenivasa", "non-dropping-particle" : "", "parse-names" : false, "suffix" : "" }, { "dropping-particle" : "", "family" : "Khan", "given" : "G Amjad", "non-dropping-particle" : "", "parse-names" : false, "suffix" : "" } ], "id" : "ITEM-1", "issue" : "2", "issued" : { "date-parts" : [ [ "2012" ] ] }, "page" : "126-130", "title" : "A Throughput Analysis on Page Replacement Algorithms in Cache Memory Management", "type" : "article-journal", "volume" : "2" }, "uris" : [ "http://www.mendeley.com/documents/?uuid=93c82b23-93ad-4b87-a83f-655b7a11f133" ] } ], "mendeley" : { "previouslyFormattedCitation" : "[9]" }, "properties" : { "noteIndex" : 0 }, "schema" : "https://github.com/citation-style-language/schema/raw/master/csl-citation.json" }</w:instrText>
                            </w:r>
                            <w:r w:rsidRPr="008429E4">
                              <w:rPr>
                                <w:sz w:val="14"/>
                                <w:szCs w:val="14"/>
                              </w:rPr>
                              <w:fldChar w:fldCharType="separate"/>
                            </w:r>
                            <w:r w:rsidRPr="008429E4">
                              <w:rPr>
                                <w:noProof/>
                                <w:sz w:val="14"/>
                                <w:szCs w:val="14"/>
                              </w:rPr>
                              <w:t>[9]</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38.41%</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077k</w:t>
                            </w:r>
                            <w:r w:rsidRPr="008429E4">
                              <w:rPr>
                                <w:sz w:val="14"/>
                                <w:szCs w:val="14"/>
                              </w:rPr>
                              <w:fldChar w:fldCharType="begin" w:fldLock="1"/>
                            </w:r>
                            <w:r w:rsidRPr="008429E4">
                              <w:rPr>
                                <w:sz w:val="14"/>
                                <w:szCs w:val="14"/>
                              </w:rPr>
                              <w:instrText>ADDIN CSL_CITATION { "citationItems" : [ { "id" : "ITEM-1", "itemData" : { "author" : [ { "dropping-particle" : "", "family" : "Butt", "given" : "Ali R", "non-dropping-particle" : "", "parse-names" : false, "suffix" : "" }, { "dropping-particle" : "", "family" : "Gniady", "given" : "Chris", "non-dropping-particle" : "", "parse-names" : false, "suffix" : "" }, { "dropping-particle" : "", "family" : "Hu", "given" : "Y Charlie", "non-dropping-particle" : "", "parse-names" : false, "suffix" : "" } ], "id" : "ITEM-1", "issue" : "7", "issued" : { "date-parts" : [ [ "2007" ] ] }, "page" : "889-908", "title" : "The Performance Impact of Kernel Prefetching on Buffer Cache Replacement Algorithms", "type" : "article-journal", "volume" : "56" }, "uris" : [ "http://www.mendeley.com/documents/?uuid=13e2cbb8-e545-4474-b061-6c7639724ce8" ] } ], "mendeley" : { "previouslyFormattedCitation" : "[8]" }, "properties" : { "noteIndex" : 0 }, "schema" : "https://github.com/citation-style-language/schema/raw/master/csl-citation.json" }</w:instrText>
                            </w:r>
                            <w:r w:rsidRPr="008429E4">
                              <w:rPr>
                                <w:sz w:val="14"/>
                                <w:szCs w:val="14"/>
                              </w:rPr>
                              <w:fldChar w:fldCharType="separate"/>
                            </w:r>
                            <w:r w:rsidRPr="008429E4">
                              <w:rPr>
                                <w:noProof/>
                                <w:sz w:val="14"/>
                                <w:szCs w:val="14"/>
                              </w:rPr>
                              <w:t>[8]</w:t>
                            </w:r>
                            <w:r w:rsidRPr="008429E4">
                              <w:rPr>
                                <w:sz w:val="14"/>
                                <w:szCs w:val="14"/>
                              </w:rPr>
                              <w:fldChar w:fldCharType="end"/>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39.17%</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553k</w:t>
                            </w:r>
                            <w:r w:rsidRPr="008429E4">
                              <w:rPr>
                                <w:sz w:val="14"/>
                                <w:szCs w:val="14"/>
                              </w:rPr>
                              <w:fldChar w:fldCharType="begin" w:fldLock="1"/>
                            </w:r>
                            <w:r w:rsidRPr="008429E4">
                              <w:rPr>
                                <w:sz w:val="14"/>
                                <w:szCs w:val="14"/>
                              </w:rPr>
                              <w:instrText>ADDIN CSL_CITATION { "citationItems" : [ { "id" : "ITEM-1", "itemData" : { "ISBN" : "1595930221", "author" : [ { "dropping-particle" : "", "family" : "Butt", "given" : "Ali R", "non-dropping-particle" : "", "parse-names" : false, "suffix" : "" }, { "dropping-particle" : "", "family" : "Gniady", "given" : "Chris", "non-dropping-particle" : "", "parse-names" : false, "suffix" : "" }, { "dropping-particle" : "", "family" : "Hu", "given" : "Y Charlie", "non-dropping-particle" : "", "parse-names" : false, "suffix" : "" }, { "dropping-particle" : "", "family" : "Lafayette", "given" : "West", "non-dropping-particle" : "", "parse-names" : false, "suffix" : "" } ], "id" : "ITEM-1", "issued" : { "date-parts" : [ [ "2005" ] ] }, "title" : "The Performance Impact of Kernel Prefetching on Buffer Cache Replacement Algorithms", "type" : "article-journal" }, "uris" : [ "http://www.mendeley.com/documents/?uuid=05a63a95-2e2d-4dc4-bf24-39fd0f1666bf" ] } ], "mendeley" : { "previouslyFormattedCitation" : "[18]" }, "properties" : { "noteIndex" : 0 }, "schema" : "https://github.com/citation-style-language/schema/raw/master/csl-citation.json" }</w:instrText>
                            </w:r>
                            <w:r w:rsidRPr="008429E4">
                              <w:rPr>
                                <w:sz w:val="14"/>
                                <w:szCs w:val="14"/>
                              </w:rPr>
                              <w:fldChar w:fldCharType="separate"/>
                            </w:r>
                            <w:r w:rsidRPr="008429E4">
                              <w:rPr>
                                <w:noProof/>
                                <w:sz w:val="14"/>
                                <w:szCs w:val="14"/>
                              </w:rPr>
                              <w:t>[18]</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33.8%</w:t>
                            </w: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Resource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utilization</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High resource utilization</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Need to track down Recent list , update overhead</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Extra storage is require to keep history</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Extra storage is require to keep history</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Minimum resources are utilized</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Minimum resources are utilized because block with minimum cost is replaced</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High resource utilization</w:t>
                            </w:r>
                          </w:p>
                        </w:tc>
                        <w:tc>
                          <w:tcPr>
                            <w:tcW w:w="135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Almost no or very small of resources are required</w:t>
                            </w: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Cost of segmentation </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rPr>
                          <w:trHeight w:val="602"/>
                        </w:trPr>
                        <w:tc>
                          <w:tcPr>
                            <w:tcW w:w="14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latency</w:t>
                            </w:r>
                          </w:p>
                        </w:tc>
                        <w:tc>
                          <w:tcPr>
                            <w:tcW w:w="963"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Calculates the average latency</w:t>
                            </w:r>
                            <w:r w:rsidRPr="008429E4">
                              <w:rPr>
                                <w:sz w:val="14"/>
                                <w:szCs w:val="14"/>
                              </w:rPr>
                              <w:fldChar w:fldCharType="begin" w:fldLock="1"/>
                            </w:r>
                            <w:r w:rsidRPr="008429E4">
                              <w:rPr>
                                <w:sz w:val="14"/>
                                <w:szCs w:val="14"/>
                              </w:rPr>
                              <w:instrText>ADDIN CSL_CITATION { "citationItems" : [ { "id" : "ITEM-1", "itemData" : { "ISBN" : "1595930221", "author" : [ { "dropping-particle" : "", "family" : "Butt", "given" : "Ali R", "non-dropping-particle" : "", "parse-names" : false, "suffix" : "" }, { "dropping-particle" : "", "family" : "Gniady", "given" : "Chris", "non-dropping-particle" : "", "parse-names" : false, "suffix" : "" }, { "dropping-particle" : "", "family" : "Hu", "given" : "Y Charlie", "non-dropping-particle" : "", "parse-names" : false, "suffix" : "" }, { "dropping-particle" : "", "family" : "Lafayette", "given" : "West", "non-dropping-particle" : "", "parse-names" : false, "suffix" : "" } ], "id" : "ITEM-1", "issued" : { "date-parts" : [ [ "2005" ] ] }, "title" : "The Performance Impact of Kernel Prefetching on Buffer Cache Replacement Algorithms", "type" : "article-journal" }, "uris" : [ "http://www.mendeley.com/documents/?uuid=05a63a95-2e2d-4dc4-bf24-39fd0f1666bf" ] } ], "mendeley" : { "previouslyFormattedCitation" : "[18]" }, "properties" : { "noteIndex" : 0 }, "schema" : "https://github.com/citation-style-language/schema/raw/master/csl-citation.json" }</w:instrText>
                            </w:r>
                            <w:r w:rsidRPr="008429E4">
                              <w:rPr>
                                <w:sz w:val="14"/>
                                <w:szCs w:val="14"/>
                              </w:rPr>
                              <w:fldChar w:fldCharType="separate"/>
                            </w:r>
                            <w:r w:rsidRPr="008429E4">
                              <w:rPr>
                                <w:noProof/>
                                <w:sz w:val="14"/>
                                <w:szCs w:val="14"/>
                              </w:rPr>
                              <w:t>[18]</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16356E" w:rsidRPr="00D10D8A" w:rsidRDefault="0016356E" w:rsidP="00D10D8A">
                            <w:pPr>
                              <w:tabs>
                                <w:tab w:val="left" w:pos="288"/>
                              </w:tabs>
                              <w:spacing w:after="120" w:line="228" w:lineRule="auto"/>
                              <w:ind w:firstLine="288"/>
                              <w:rPr>
                                <w:b/>
                                <w:sz w:val="16"/>
                                <w:szCs w:val="16"/>
                              </w:rPr>
                            </w:pPr>
                            <w:r w:rsidRPr="00D10D8A">
                              <w:rPr>
                                <w:b/>
                                <w:sz w:val="16"/>
                                <w:szCs w:val="16"/>
                              </w:rPr>
                              <w:t>queuing</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Over head of two circular buffers</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Complexity fluctuate between constant and logarithmic values</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Single queue is used </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Complexity fluctuate between constant and logarithmic values</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Single queue is used to implement this algorithm</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Single queue is used</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Partition the cache into two queues</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Single as well as circular queues are implemented </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Maximum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gain</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8.75%</w:t>
                            </w:r>
                          </w:p>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 At cache size 60 </w:t>
                            </w:r>
                            <w:r w:rsidRPr="008429E4">
                              <w:rPr>
                                <w:sz w:val="14"/>
                                <w:szCs w:val="14"/>
                              </w:rPr>
                              <w:fldChar w:fldCharType="begin" w:fldLock="1"/>
                            </w:r>
                            <w:r w:rsidRPr="008429E4">
                              <w:rPr>
                                <w:sz w:val="14"/>
                                <w:szCs w:val="14"/>
                              </w:rPr>
                              <w:instrText>ADDIN CSL_CITATION { "citationItems" : [ { "id" : "ITEM-1", "itemData" : { "author" : [ { "dropping-particle" : "", "family" : "Swain", "given" : "Debabala", "non-dropping-particle" : "", "parse-names" : false, "suffix" : "" }, { "dropping-particle" : "", "family" : "Paikaray", "given" : "Bijay", "non-dropping-particle" : "", "parse-names" : false, "suffix" : "" }, { "dropping-particle" : "", "family" : "Swain", "given" : "Debabrata", "non-dropping-particle" : "", "parse-names" : false, "suffix" : "" } ], "id" : "ITEM-1", "issue" : "2", "issued" : { "date-parts" : [ [ "2011" ] ] }, "title" : "AWRP : Adaptive Weight Ranking Policy", "type" : "article-journal", "volume" : "3" }, "uris" : [ "http://www.mendeley.com/documents/?uuid=519f7746-ffce-41f9-8672-5d4c5236d832" ] } ], "mendeley" : { "previouslyFormattedCitation" : "[19]" }, "properties" : { "noteIndex" : 0 }, "schema" : "https://github.com/citation-style-language/schema/raw/master/csl-citation.json" }</w:instrText>
                            </w:r>
                            <w:r w:rsidRPr="008429E4">
                              <w:rPr>
                                <w:sz w:val="14"/>
                                <w:szCs w:val="14"/>
                              </w:rPr>
                              <w:fldChar w:fldCharType="separate"/>
                            </w:r>
                            <w:r w:rsidRPr="008429E4">
                              <w:rPr>
                                <w:noProof/>
                                <w:sz w:val="14"/>
                                <w:szCs w:val="14"/>
                              </w:rPr>
                              <w:t>[19]</w:t>
                            </w:r>
                            <w:r w:rsidRPr="008429E4">
                              <w:rPr>
                                <w:sz w:val="14"/>
                                <w:szCs w:val="14"/>
                              </w:rPr>
                              <w:fldChar w:fldCharType="end"/>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7.4% at cache size 90</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Provides optimum result</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11.47%at cache size 120</w:t>
                            </w: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Page</w:t>
                            </w:r>
                          </w:p>
                          <w:p w:rsidR="008429E4" w:rsidRDefault="0016356E" w:rsidP="00D10D8A">
                            <w:pPr>
                              <w:tabs>
                                <w:tab w:val="left" w:pos="288"/>
                              </w:tabs>
                              <w:spacing w:after="120" w:line="228" w:lineRule="auto"/>
                              <w:ind w:firstLine="288"/>
                              <w:rPr>
                                <w:b/>
                                <w:sz w:val="16"/>
                                <w:szCs w:val="16"/>
                              </w:rPr>
                            </w:pPr>
                            <w:r w:rsidRPr="00D10D8A">
                              <w:rPr>
                                <w:b/>
                                <w:sz w:val="16"/>
                                <w:szCs w:val="16"/>
                              </w:rPr>
                              <w:t xml:space="preserve"> movement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overhead</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Very low</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high</w:t>
                            </w:r>
                          </w:p>
                        </w:tc>
                        <w:tc>
                          <w:tcPr>
                            <w:tcW w:w="990" w:type="dxa"/>
                          </w:tcPr>
                          <w:p w:rsidR="0016356E" w:rsidRPr="008429E4" w:rsidRDefault="0016356E" w:rsidP="00D10D8A">
                            <w:pPr>
                              <w:tabs>
                                <w:tab w:val="left" w:pos="288"/>
                              </w:tabs>
                              <w:spacing w:after="120" w:line="228" w:lineRule="auto"/>
                              <w:ind w:firstLine="288"/>
                              <w:rPr>
                                <w:sz w:val="14"/>
                                <w:szCs w:val="14"/>
                              </w:rPr>
                            </w:pP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low</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Almost low</w:t>
                            </w:r>
                          </w:p>
                        </w:tc>
                        <w:tc>
                          <w:tcPr>
                            <w:tcW w:w="900" w:type="dxa"/>
                          </w:tcPr>
                          <w:p w:rsidR="0016356E" w:rsidRPr="008429E4" w:rsidRDefault="0016356E" w:rsidP="00D10D8A">
                            <w:pPr>
                              <w:tabs>
                                <w:tab w:val="left" w:pos="288"/>
                              </w:tabs>
                              <w:spacing w:after="120" w:line="228" w:lineRule="auto"/>
                              <w:ind w:firstLine="288"/>
                              <w:rPr>
                                <w:sz w:val="14"/>
                                <w:szCs w:val="14"/>
                              </w:rPr>
                            </w:pP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Very high </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Very low because there are more than one segments </w:t>
                            </w:r>
                          </w:p>
                        </w:tc>
                        <w:tc>
                          <w:tcPr>
                            <w:tcW w:w="900" w:type="dxa"/>
                          </w:tcPr>
                          <w:p w:rsidR="0016356E" w:rsidRPr="008429E4" w:rsidRDefault="0016356E" w:rsidP="00D10D8A">
                            <w:pPr>
                              <w:tabs>
                                <w:tab w:val="left" w:pos="288"/>
                              </w:tabs>
                              <w:spacing w:after="120" w:line="228" w:lineRule="auto"/>
                              <w:ind w:firstLine="288"/>
                              <w:rPr>
                                <w:sz w:val="14"/>
                                <w:szCs w:val="14"/>
                              </w:rPr>
                            </w:pP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Recency/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Frequency</w:t>
                            </w:r>
                          </w:p>
                        </w:tc>
                        <w:tc>
                          <w:tcPr>
                            <w:tcW w:w="963"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Keep track of frequency[]</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Doesn't exploit </w:t>
                            </w:r>
                            <w:r w:rsidRPr="008429E4">
                              <w:rPr>
                                <w:sz w:val="14"/>
                                <w:szCs w:val="14"/>
                              </w:rPr>
                              <w:fldChar w:fldCharType="begin" w:fldLock="1"/>
                            </w:r>
                            <w:r w:rsidRPr="008429E4">
                              <w:rPr>
                                <w:sz w:val="14"/>
                                <w:szCs w:val="14"/>
                              </w:rPr>
                              <w:instrText>ADDIN CSL_CITATION { "citationItems" : [ { "id" : "ITEM-1", "itemData" : { "author" : [ { "dropping-particle" : "", "family" : "Swain", "given" : "Debabala", "non-dropping-particle" : "", "parse-names" : false, "suffix" : "" }, { "dropping-particle" : "", "family" : "Paikaray", "given" : "Bijay", "non-dropping-particle" : "", "parse-names" : false, "suffix" : "" }, { "dropping-particle" : "", "family" : "Swain", "given" : "Debabrata", "non-dropping-particle" : "", "parse-names" : false, "suffix" : "" } ], "id" : "ITEM-1", "issue" : "2", "issued" : { "date-parts" : [ [ "2011" ] ] }, "title" : "AWRP : Adaptive Weight Ranking Policy", "type" : "article-journal", "volume" : "3" }, "uris" : [ "http://www.mendeley.com/documents/?uuid=519f7746-ffce-41f9-8672-5d4c5236d832" ] } ], "mendeley" : { "previouslyFormattedCitation" : "[19]" }, "properties" : { "noteIndex" : 0 }, "schema" : "https://github.com/citation-style-language/schema/raw/master/csl-citation.json" }</w:instrText>
                            </w:r>
                            <w:r w:rsidRPr="008429E4">
                              <w:rPr>
                                <w:sz w:val="14"/>
                                <w:szCs w:val="14"/>
                              </w:rPr>
                              <w:fldChar w:fldCharType="separate"/>
                            </w:r>
                            <w:r w:rsidRPr="008429E4">
                              <w:rPr>
                                <w:noProof/>
                                <w:sz w:val="14"/>
                                <w:szCs w:val="14"/>
                              </w:rPr>
                              <w:t>[19]</w:t>
                            </w:r>
                            <w:r w:rsidRPr="008429E4">
                              <w:rPr>
                                <w:sz w:val="14"/>
                                <w:szCs w:val="14"/>
                              </w:rPr>
                              <w:fldChar w:fldCharType="end"/>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Frequency variable should be there</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Pay no attention to Recency</w:t>
                            </w:r>
                          </w:p>
                        </w:tc>
                        <w:tc>
                          <w:tcPr>
                            <w:tcW w:w="99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No need to tack frequency</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 xml:space="preserve">Each block is associated with its miss ratio </w:t>
                            </w:r>
                            <w:r w:rsidRPr="008429E4">
                              <w:rPr>
                                <w:sz w:val="14"/>
                                <w:szCs w:val="14"/>
                              </w:rPr>
                              <w:fldChar w:fldCharType="begin" w:fldLock="1"/>
                            </w:r>
                            <w:r w:rsidRPr="008429E4">
                              <w:rPr>
                                <w:sz w:val="14"/>
                                <w:szCs w:val="14"/>
                              </w:rPr>
                              <w:instrText>ADDIN CSL_CITATION { "citationItems" : [ { "id" : "ITEM-1", "itemData" : { "author" : [ { "dropping-particle" : "", "family" : "Jeong", "given" : "Jaeheon", "non-dropping-particle" : "", "parse-names" : false, "suffix" : "" }, { "dropping-particle" : "", "family" : "Dubois", "given" : "Michel", "non-dropping-particle" : "", "parse-names" : false, "suffix" : "" } ], "id" : "ITEM-1", "issued" : { "date-parts" : [ [ "0" ] ] }, "title" : "Cost-Sensitive Cache Replacement Algorithms Jaeheon Jeong and Michel Dubois", "type" : "article-journal" }, "uris" : [ "http://www.mendeley.com/documents/?uuid=6b671ce8-1286-4340-8d1c-ff8cbe1157c9" ] } ], "mendeley" : { "previouslyFormattedCitation" : "[17]" }, "properties" : { "noteIndex" : 0 }, "schema" : "https://github.com/citation-style-language/schema/raw/master/csl-citation.json" }</w:instrText>
                            </w:r>
                            <w:r w:rsidRPr="008429E4">
                              <w:rPr>
                                <w:sz w:val="14"/>
                                <w:szCs w:val="14"/>
                              </w:rPr>
                              <w:fldChar w:fldCharType="separate"/>
                            </w:r>
                            <w:r w:rsidRPr="008429E4">
                              <w:rPr>
                                <w:noProof/>
                                <w:sz w:val="14"/>
                                <w:szCs w:val="14"/>
                              </w:rPr>
                              <w:t>[17]</w:t>
                            </w:r>
                            <w:r w:rsidRPr="008429E4">
                              <w:rPr>
                                <w:sz w:val="14"/>
                                <w:szCs w:val="14"/>
                              </w:rPr>
                              <w:fldChar w:fldCharType="end"/>
                            </w:r>
                          </w:p>
                        </w:tc>
                        <w:tc>
                          <w:tcPr>
                            <w:tcW w:w="990" w:type="dxa"/>
                          </w:tcPr>
                          <w:p w:rsidR="0016356E" w:rsidRPr="008429E4" w:rsidRDefault="0016356E" w:rsidP="00D10D8A">
                            <w:pPr>
                              <w:tabs>
                                <w:tab w:val="left" w:pos="288"/>
                              </w:tabs>
                              <w:spacing w:after="120" w:line="228" w:lineRule="auto"/>
                              <w:ind w:firstLine="288"/>
                              <w:rPr>
                                <w:sz w:val="14"/>
                                <w:szCs w:val="14"/>
                              </w:rPr>
                            </w:pPr>
                          </w:p>
                          <w:p w:rsidR="0016356E" w:rsidRPr="008429E4" w:rsidRDefault="0016356E" w:rsidP="00D10D8A">
                            <w:pPr>
                              <w:tabs>
                                <w:tab w:val="left" w:pos="288"/>
                              </w:tabs>
                              <w:spacing w:after="120" w:line="228" w:lineRule="auto"/>
                              <w:ind w:firstLine="288"/>
                              <w:rPr>
                                <w:sz w:val="14"/>
                                <w:szCs w:val="14"/>
                              </w:rPr>
                            </w:pPr>
                            <w:r w:rsidRPr="008429E4">
                              <w:rPr>
                                <w:sz w:val="14"/>
                                <w:szCs w:val="14"/>
                              </w:rPr>
                              <w:t>Content of cache don't change during transition</w:t>
                            </w:r>
                          </w:p>
                        </w:tc>
                        <w:tc>
                          <w:tcPr>
                            <w:tcW w:w="1350" w:type="dxa"/>
                          </w:tcPr>
                          <w:p w:rsidR="0016356E" w:rsidRPr="008429E4" w:rsidRDefault="0016356E" w:rsidP="00D10D8A">
                            <w:pPr>
                              <w:tabs>
                                <w:tab w:val="left" w:pos="288"/>
                              </w:tabs>
                              <w:spacing w:after="120" w:line="228" w:lineRule="auto"/>
                              <w:ind w:firstLine="288"/>
                              <w:rPr>
                                <w:sz w:val="14"/>
                                <w:szCs w:val="14"/>
                              </w:rPr>
                            </w:pPr>
                          </w:p>
                        </w:tc>
                        <w:tc>
                          <w:tcPr>
                            <w:tcW w:w="126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Keep track of frequency of cache elements</w:t>
                            </w:r>
                          </w:p>
                        </w:tc>
                        <w:tc>
                          <w:tcPr>
                            <w:tcW w:w="900" w:type="dxa"/>
                          </w:tcPr>
                          <w:p w:rsidR="0016356E" w:rsidRPr="008429E4" w:rsidRDefault="0016356E" w:rsidP="00D10D8A">
                            <w:pPr>
                              <w:tabs>
                                <w:tab w:val="left" w:pos="288"/>
                              </w:tabs>
                              <w:spacing w:after="120" w:line="228" w:lineRule="auto"/>
                              <w:ind w:firstLine="288"/>
                              <w:rPr>
                                <w:sz w:val="14"/>
                                <w:szCs w:val="14"/>
                              </w:rPr>
                            </w:pPr>
                            <w:r w:rsidRPr="008429E4">
                              <w:rPr>
                                <w:sz w:val="14"/>
                                <w:szCs w:val="14"/>
                              </w:rPr>
                              <w:t>No need to have a frequency or Recency parameter</w:t>
                            </w:r>
                          </w:p>
                        </w:tc>
                      </w:tr>
                      <w:tr w:rsidR="0016356E" w:rsidTr="008429E4">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Size </w:t>
                            </w:r>
                          </w:p>
                          <w:p w:rsidR="008429E4" w:rsidRDefault="0016356E" w:rsidP="00D10D8A">
                            <w:pPr>
                              <w:tabs>
                                <w:tab w:val="left" w:pos="288"/>
                              </w:tabs>
                              <w:spacing w:after="120" w:line="228" w:lineRule="auto"/>
                              <w:ind w:firstLine="288"/>
                              <w:rPr>
                                <w:b/>
                                <w:sz w:val="16"/>
                                <w:szCs w:val="16"/>
                              </w:rPr>
                            </w:pPr>
                            <w:r w:rsidRPr="00D10D8A">
                              <w:rPr>
                                <w:b/>
                                <w:sz w:val="16"/>
                                <w:szCs w:val="16"/>
                              </w:rPr>
                              <w:t>of physical</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 xml:space="preserve"> memory   </w:t>
                            </w:r>
                          </w:p>
                        </w:tc>
                        <w:tc>
                          <w:tcPr>
                            <w:tcW w:w="963" w:type="dxa"/>
                          </w:tcPr>
                          <w:p w:rsidR="0016356E" w:rsidRPr="00D10D8A" w:rsidRDefault="0016356E" w:rsidP="00D10D8A">
                            <w:pPr>
                              <w:tabs>
                                <w:tab w:val="left" w:pos="288"/>
                              </w:tabs>
                              <w:spacing w:after="120" w:line="228" w:lineRule="auto"/>
                              <w:ind w:firstLine="288"/>
                              <w:rPr>
                                <w:sz w:val="12"/>
                                <w:szCs w:val="12"/>
                              </w:rPr>
                            </w:pP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omplexity increases when size increases[24]</w:t>
                            </w:r>
                          </w:p>
                        </w:tc>
                        <w:tc>
                          <w:tcPr>
                            <w:tcW w:w="990" w:type="dxa"/>
                          </w:tcPr>
                          <w:p w:rsidR="0016356E" w:rsidRPr="00D10D8A" w:rsidRDefault="0016356E" w:rsidP="00D10D8A">
                            <w:pPr>
                              <w:tabs>
                                <w:tab w:val="left" w:pos="288"/>
                              </w:tabs>
                              <w:spacing w:after="120" w:line="228" w:lineRule="auto"/>
                              <w:ind w:firstLine="288"/>
                              <w:rPr>
                                <w:sz w:val="12"/>
                                <w:szCs w:val="12"/>
                              </w:rPr>
                            </w:pP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Logarithmic implementation in cache size</w:t>
                            </w: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With the increase in size latency also increases</w:t>
                            </w: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Size  of cache doesn't matter</w:t>
                            </w: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 xml:space="preserve">Constant complexity </w:t>
                            </w:r>
                            <w:r w:rsidRPr="00D10D8A">
                              <w:rPr>
                                <w:sz w:val="12"/>
                                <w:szCs w:val="12"/>
                              </w:rPr>
                              <w:fldChar w:fldCharType="begin" w:fldLock="1"/>
                            </w:r>
                            <w:r w:rsidRPr="00D10D8A">
                              <w:rPr>
                                <w:sz w:val="12"/>
                                <w:szCs w:val="12"/>
                              </w:rPr>
                              <w:instrText>ADDIN CSL_CITATION { "citationItems" : [ { "id" : "ITEM-1", "itemData" : { "author" : [ { "dropping-particle" : "", "family" : "Swain", "given" : "Debabala", "non-dropping-particle" : "", "parse-names" : false, "suffix" : "" }, { "dropping-particle" : "", "family" : "Paikaray", "given" : "Bijay", "non-dropping-particle" : "", "parse-names" : false, "suffix" : "" }, { "dropping-particle" : "", "family" : "Swain", "given" : "Debabrata", "non-dropping-particle" : "", "parse-names" : false, "suffix" : "" } ], "id" : "ITEM-1", "issue" : "2", "issued" : { "date-parts" : [ [ "2011" ] ] }, "title" : "AWRP : Adaptive Weight Ranking Policy", "type" : "article-journal", "volume" : "3" }, "uris" : [ "http://www.mendeley.com/documents/?uuid=519f7746-ffce-41f9-8672-5d4c5236d832" ] } ], "mendeley" : { "previouslyFormattedCitation" : "[19]" }, "properties" : { "noteIndex" : 0 }, "schema" : "https://github.com/citation-style-language/schema/raw/master/csl-citation.json" }</w:instrText>
                            </w:r>
                            <w:r w:rsidRPr="00D10D8A">
                              <w:rPr>
                                <w:sz w:val="12"/>
                                <w:szCs w:val="12"/>
                              </w:rPr>
                              <w:fldChar w:fldCharType="separate"/>
                            </w:r>
                            <w:r w:rsidRPr="00D10D8A">
                              <w:rPr>
                                <w:noProof/>
                                <w:sz w:val="12"/>
                                <w:szCs w:val="12"/>
                              </w:rPr>
                              <w:t>[19]</w:t>
                            </w:r>
                            <w:r w:rsidRPr="00D10D8A">
                              <w:rPr>
                                <w:sz w:val="12"/>
                                <w:szCs w:val="12"/>
                              </w:rPr>
                              <w:fldChar w:fldCharType="end"/>
                            </w:r>
                          </w:p>
                        </w:tc>
                        <w:tc>
                          <w:tcPr>
                            <w:tcW w:w="135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Doesn't matter because contents has to be replaced randomly</w:t>
                            </w:r>
                          </w:p>
                        </w:tc>
                        <w:tc>
                          <w:tcPr>
                            <w:tcW w:w="126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auses complexity because different segments has to be managed accordingly</w:t>
                            </w: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Ignore usage pattern and paging overhead due to large size</w:t>
                            </w:r>
                          </w:p>
                        </w:tc>
                      </w:tr>
                      <w:tr w:rsidR="0016356E" w:rsidTr="008429E4">
                        <w:trPr>
                          <w:trHeight w:val="1085"/>
                        </w:trPr>
                        <w:tc>
                          <w:tcPr>
                            <w:tcW w:w="1400" w:type="dxa"/>
                          </w:tcPr>
                          <w:p w:rsidR="008429E4" w:rsidRDefault="0016356E" w:rsidP="00D10D8A">
                            <w:pPr>
                              <w:tabs>
                                <w:tab w:val="left" w:pos="288"/>
                              </w:tabs>
                              <w:spacing w:after="120" w:line="228" w:lineRule="auto"/>
                              <w:ind w:firstLine="288"/>
                              <w:rPr>
                                <w:b/>
                                <w:sz w:val="16"/>
                                <w:szCs w:val="16"/>
                              </w:rPr>
                            </w:pPr>
                            <w:r w:rsidRPr="00D10D8A">
                              <w:rPr>
                                <w:b/>
                                <w:sz w:val="16"/>
                                <w:szCs w:val="16"/>
                              </w:rPr>
                              <w:t xml:space="preserve">Extra </w:t>
                            </w:r>
                          </w:p>
                          <w:p w:rsidR="0016356E" w:rsidRPr="00D10D8A" w:rsidRDefault="0016356E" w:rsidP="00D10D8A">
                            <w:pPr>
                              <w:tabs>
                                <w:tab w:val="left" w:pos="288"/>
                              </w:tabs>
                              <w:spacing w:after="120" w:line="228" w:lineRule="auto"/>
                              <w:ind w:firstLine="288"/>
                              <w:rPr>
                                <w:b/>
                                <w:sz w:val="16"/>
                                <w:szCs w:val="16"/>
                              </w:rPr>
                            </w:pPr>
                            <w:r w:rsidRPr="00D10D8A">
                              <w:rPr>
                                <w:b/>
                                <w:sz w:val="16"/>
                                <w:szCs w:val="16"/>
                              </w:rPr>
                              <w:t>Parameter</w:t>
                            </w:r>
                          </w:p>
                        </w:tc>
                        <w:tc>
                          <w:tcPr>
                            <w:tcW w:w="963" w:type="dxa"/>
                          </w:tcPr>
                          <w:p w:rsidR="0016356E" w:rsidRPr="00D10D8A" w:rsidRDefault="0016356E" w:rsidP="00D10D8A">
                            <w:pPr>
                              <w:tabs>
                                <w:tab w:val="left" w:pos="288"/>
                              </w:tabs>
                              <w:spacing w:after="120" w:line="228" w:lineRule="auto"/>
                              <w:ind w:firstLine="288"/>
                              <w:rPr>
                                <w:sz w:val="12"/>
                                <w:szCs w:val="12"/>
                              </w:rPr>
                            </w:pPr>
                          </w:p>
                        </w:tc>
                        <w:tc>
                          <w:tcPr>
                            <w:tcW w:w="900" w:type="dxa"/>
                          </w:tcPr>
                          <w:p w:rsidR="0016356E" w:rsidRPr="00D10D8A" w:rsidRDefault="0016356E" w:rsidP="00D10D8A">
                            <w:pPr>
                              <w:tabs>
                                <w:tab w:val="left" w:pos="288"/>
                              </w:tabs>
                              <w:spacing w:after="120" w:line="228" w:lineRule="auto"/>
                              <w:ind w:firstLine="288"/>
                              <w:rPr>
                                <w:sz w:val="12"/>
                                <w:szCs w:val="12"/>
                              </w:rPr>
                            </w:pP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Needs a parameter to controlling references</w:t>
                            </w:r>
                          </w:p>
                        </w:tc>
                        <w:tc>
                          <w:tcPr>
                            <w:tcW w:w="900" w:type="dxa"/>
                          </w:tcPr>
                          <w:p w:rsidR="0016356E" w:rsidRPr="00D10D8A" w:rsidRDefault="0016356E" w:rsidP="00D10D8A">
                            <w:pPr>
                              <w:tabs>
                                <w:tab w:val="left" w:pos="288"/>
                              </w:tabs>
                              <w:spacing w:after="120" w:line="228" w:lineRule="auto"/>
                              <w:ind w:firstLine="288"/>
                              <w:rPr>
                                <w:sz w:val="12"/>
                                <w:szCs w:val="12"/>
                              </w:rPr>
                            </w:pPr>
                            <w:r>
                              <w:rPr>
                                <w:sz w:val="12"/>
                                <w:szCs w:val="12"/>
                              </w:rPr>
                              <w:t>Needs a tun</w:t>
                            </w:r>
                            <w:r w:rsidRPr="00D10D8A">
                              <w:rPr>
                                <w:sz w:val="12"/>
                                <w:szCs w:val="12"/>
                              </w:rPr>
                              <w:t>able parameter to controlling references</w:t>
                            </w:r>
                            <w:r w:rsidRPr="00D10D8A">
                              <w:rPr>
                                <w:sz w:val="12"/>
                                <w:szCs w:val="12"/>
                              </w:rPr>
                              <w:fldChar w:fldCharType="begin" w:fldLock="1"/>
                            </w:r>
                            <w:r w:rsidRPr="00D10D8A">
                              <w:rPr>
                                <w:sz w:val="12"/>
                                <w:szCs w:val="12"/>
                              </w:rPr>
                              <w:instrText>ADDIN CSL_CITATION { "citationItems" : [ { "id" : "ITEM-1", "itemData" : { "author" : [ { "dropping-particle" : "", "family" : "Modha", "given" : "S", "non-dropping-particle" : "", "parse-names" : false, "suffix" : "" } ], "id" : "ITEM-1", "issued" : { "date-parts" : [ [ "2004" ] ] }, "title" : "Outperforming LRU with an Adaptive", "type" : "article-journal" }, "uris" : [ "http://www.mendeley.com/documents/?uuid=325769bf-1519-4973-b517-5b4f3c4591d9" ] } ], "mendeley" : { "previouslyFormattedCitation" : "[10]" }, "properties" : { "noteIndex" : 0 }, "schema" : "https://github.com/citation-style-language/schema/raw/master/csl-citation.json" }</w:instrText>
                            </w:r>
                            <w:r w:rsidRPr="00D10D8A">
                              <w:rPr>
                                <w:sz w:val="12"/>
                                <w:szCs w:val="12"/>
                              </w:rPr>
                              <w:fldChar w:fldCharType="separate"/>
                            </w:r>
                            <w:r w:rsidRPr="00D10D8A">
                              <w:rPr>
                                <w:noProof/>
                                <w:sz w:val="12"/>
                                <w:szCs w:val="12"/>
                              </w:rPr>
                              <w:t>[10]</w:t>
                            </w:r>
                            <w:r w:rsidRPr="00D10D8A">
                              <w:rPr>
                                <w:sz w:val="12"/>
                                <w:szCs w:val="12"/>
                              </w:rPr>
                              <w:fldChar w:fldCharType="end"/>
                            </w:r>
                          </w:p>
                        </w:tc>
                        <w:tc>
                          <w:tcPr>
                            <w:tcW w:w="99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alculation of latency parameter</w:t>
                            </w:r>
                          </w:p>
                        </w:tc>
                        <w:tc>
                          <w:tcPr>
                            <w:tcW w:w="90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Cost parameter</w:t>
                            </w:r>
                          </w:p>
                        </w:tc>
                        <w:tc>
                          <w:tcPr>
                            <w:tcW w:w="990" w:type="dxa"/>
                          </w:tcPr>
                          <w:p w:rsidR="0016356E" w:rsidRPr="00D10D8A" w:rsidRDefault="0016356E" w:rsidP="00D10D8A">
                            <w:pPr>
                              <w:tabs>
                                <w:tab w:val="left" w:pos="288"/>
                              </w:tabs>
                              <w:spacing w:after="120" w:line="228" w:lineRule="auto"/>
                              <w:ind w:firstLine="288"/>
                              <w:rPr>
                                <w:sz w:val="12"/>
                                <w:szCs w:val="12"/>
                              </w:rPr>
                            </w:pPr>
                          </w:p>
                        </w:tc>
                        <w:tc>
                          <w:tcPr>
                            <w:tcW w:w="135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Relative cost should be calculated in order to gain best results</w:t>
                            </w:r>
                            <w:r w:rsidRPr="00D10D8A">
                              <w:rPr>
                                <w:sz w:val="12"/>
                                <w:szCs w:val="12"/>
                              </w:rPr>
                              <w:fldChar w:fldCharType="begin" w:fldLock="1"/>
                            </w:r>
                            <w:r w:rsidRPr="00D10D8A">
                              <w:rPr>
                                <w:sz w:val="12"/>
                                <w:szCs w:val="12"/>
                              </w:rPr>
                              <w:instrText>ADDIN CSL_CITATION { "citationItems" : [ { "id" : "ITEM-1", "itemData" : { "author" : [ { "dropping-particle" : "", "family" : "Jeong", "given" : "Jaeheon", "non-dropping-particle" : "", "parse-names" : false, "suffix" : "" }, { "dropping-particle" : "", "family" : "Dubois", "given" : "Michel", "non-dropping-particle" : "", "parse-names" : false, "suffix" : "" } ], "id" : "ITEM-1", "issued" : { "date-parts" : [ [ "0" ] ] }, "title" : "Cost-Sensitive Cache Replacement Algorithms Jaeheon Jeong and Michel Dubois", "type" : "article-journal" }, "uris" : [ "http://www.mendeley.com/documents/?uuid=6b671ce8-1286-4340-8d1c-ff8cbe1157c9" ] } ], "mendeley" : { "previouslyFormattedCitation" : "[17]" }, "properties" : { "noteIndex" : 0 }, "schema" : "https://github.com/citation-style-language/schema/raw/master/csl-citation.json" }</w:instrText>
                            </w:r>
                            <w:r w:rsidRPr="00D10D8A">
                              <w:rPr>
                                <w:sz w:val="12"/>
                                <w:szCs w:val="12"/>
                              </w:rPr>
                              <w:fldChar w:fldCharType="separate"/>
                            </w:r>
                            <w:r w:rsidRPr="00D10D8A">
                              <w:rPr>
                                <w:noProof/>
                                <w:sz w:val="12"/>
                                <w:szCs w:val="12"/>
                              </w:rPr>
                              <w:t>[17]</w:t>
                            </w:r>
                            <w:r w:rsidRPr="00D10D8A">
                              <w:rPr>
                                <w:sz w:val="12"/>
                                <w:szCs w:val="12"/>
                              </w:rPr>
                              <w:fldChar w:fldCharType="end"/>
                            </w:r>
                          </w:p>
                        </w:tc>
                        <w:tc>
                          <w:tcPr>
                            <w:tcW w:w="1260" w:type="dxa"/>
                          </w:tcPr>
                          <w:p w:rsidR="0016356E" w:rsidRPr="00D10D8A" w:rsidRDefault="0016356E" w:rsidP="00D10D8A">
                            <w:pPr>
                              <w:tabs>
                                <w:tab w:val="left" w:pos="288"/>
                              </w:tabs>
                              <w:spacing w:after="120" w:line="228" w:lineRule="auto"/>
                              <w:ind w:firstLine="288"/>
                              <w:rPr>
                                <w:sz w:val="12"/>
                                <w:szCs w:val="12"/>
                              </w:rPr>
                            </w:pPr>
                            <w:r w:rsidRPr="00D10D8A">
                              <w:rPr>
                                <w:sz w:val="12"/>
                                <w:szCs w:val="12"/>
                              </w:rPr>
                              <w:t>Maintenance of different segments</w:t>
                            </w:r>
                          </w:p>
                        </w:tc>
                        <w:tc>
                          <w:tcPr>
                            <w:tcW w:w="900" w:type="dxa"/>
                          </w:tcPr>
                          <w:p w:rsidR="0016356E" w:rsidRPr="00D10D8A" w:rsidRDefault="0016356E" w:rsidP="00D10D8A">
                            <w:pPr>
                              <w:tabs>
                                <w:tab w:val="left" w:pos="288"/>
                              </w:tabs>
                              <w:spacing w:after="120" w:line="228" w:lineRule="auto"/>
                              <w:ind w:firstLine="288"/>
                            </w:pPr>
                          </w:p>
                        </w:tc>
                      </w:tr>
                    </w:tbl>
                    <w:p w:rsidR="0016356E" w:rsidRDefault="0016356E" w:rsidP="0016356E"/>
                  </w:txbxContent>
                </v:textbox>
              </v:shape>
            </w:pict>
          </mc:Fallback>
        </mc:AlternateContent>
      </w: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16356E" w:rsidRDefault="0016356E" w:rsidP="00E24E10">
      <w:pPr>
        <w:spacing w:line="200" w:lineRule="atLeast"/>
        <w:ind w:firstLine="180"/>
        <w:rPr>
          <w:rFonts w:ascii="Times New Roman" w:eastAsia="DFPOP-SB" w:hAnsi="Times New Roman"/>
          <w:sz w:val="20"/>
        </w:rPr>
      </w:pPr>
    </w:p>
    <w:p w:rsidR="00E24E10" w:rsidRDefault="00E24E10" w:rsidP="00E24E10">
      <w:pPr>
        <w:spacing w:line="200" w:lineRule="atLeast"/>
        <w:ind w:firstLine="180"/>
        <w:rPr>
          <w:rFonts w:ascii="Times New Roman" w:eastAsia="DFPOP-SB" w:hAnsi="Times New Roman"/>
          <w:sz w:val="20"/>
        </w:rPr>
      </w:pPr>
      <w:r>
        <w:rPr>
          <w:rFonts w:ascii="Times New Roman" w:eastAsia="DFPOP-SB" w:hAnsi="Times New Roman"/>
          <w:sz w:val="20"/>
        </w:rPr>
        <w:t>Position figures and tables at the tops and bottoms of columns</w:t>
      </w:r>
      <w:r>
        <w:rPr>
          <w:rFonts w:ascii="Times New Roman" w:eastAsia="DFPOP-SB" w:hAnsi="Times New Roman" w:hint="eastAsia"/>
          <w:sz w:val="20"/>
        </w:rPr>
        <w:t>,</w:t>
      </w:r>
      <w:r>
        <w:rPr>
          <w:rFonts w:ascii="Times New Roman" w:eastAsia="DFPOP-SB" w:hAnsi="Times New Roman"/>
          <w:sz w:val="20"/>
        </w:rPr>
        <w:t xml:space="preserve"> if possible. Large figures and tables may span both columns. Figure captions should be below the figures; table captions should be above the tables. Try to place the figures and tables after their first mention in the text. Use the abbreviation (e.g., “Fig. 1”) even at the beginning of a sentence.</w:t>
      </w:r>
    </w:p>
    <w:p w:rsidR="00E24E10" w:rsidRDefault="00E24E10" w:rsidP="00E24E10">
      <w:pPr>
        <w:spacing w:line="200" w:lineRule="atLeast"/>
        <w:ind w:firstLine="180"/>
        <w:rPr>
          <w:rFonts w:ascii="Times New Roman" w:eastAsia="DFPOP-SB" w:hAnsi="Times New Roman"/>
          <w:sz w:val="20"/>
        </w:rPr>
      </w:pPr>
      <w:r>
        <w:rPr>
          <w:rFonts w:ascii="Times New Roman" w:eastAsia="DFPOP-SB" w:hAnsi="Times New Roman"/>
          <w:sz w:val="20"/>
        </w:rPr>
        <w:t>All half-tone illustrations (pictures/photographs) should be clear black and white prints. Do not use photocopies. These illustrations should be furnished within the copy. Make certain to include a caption in the paper for the illustration as well as to label the illustration on the back.</w:t>
      </w:r>
    </w:p>
    <w:p w:rsidR="00E24E10" w:rsidRDefault="00E24E10" w:rsidP="00E24E10">
      <w:pPr>
        <w:spacing w:line="200" w:lineRule="atLeast"/>
        <w:jc w:val="center"/>
        <w:rPr>
          <w:rFonts w:ascii="Times New Roman" w:eastAsia="DFPOP-SB" w:hAnsi="Times New Roman"/>
          <w:sz w:val="20"/>
        </w:rPr>
      </w:pPr>
      <w:r>
        <w:rPr>
          <w:rFonts w:ascii="Times New Roman" w:eastAsia="DFPOP-SB" w:hAnsi="Times New Roman"/>
          <w:b/>
          <w:sz w:val="20"/>
        </w:rPr>
        <w:br w:type="page"/>
      </w:r>
    </w:p>
    <w:p w:rsidR="00E24E10" w:rsidRPr="00F7207D" w:rsidRDefault="00E24E10" w:rsidP="00E24E10">
      <w:pPr>
        <w:spacing w:line="200" w:lineRule="atLeast"/>
        <w:jc w:val="center"/>
        <w:rPr>
          <w:rFonts w:ascii="Times New Roman" w:eastAsia="DFPOP-SB" w:hAnsi="Times New Roman"/>
          <w:b/>
          <w:sz w:val="20"/>
        </w:rPr>
      </w:pPr>
      <w:r>
        <w:rPr>
          <w:rFonts w:ascii="Times New Roman" w:eastAsia="DFPOP-SB" w:hAnsi="Times New Roman"/>
          <w:b/>
          <w:sz w:val="20"/>
        </w:rPr>
        <w:lastRenderedPageBreak/>
        <w:t xml:space="preserve">V. </w:t>
      </w:r>
      <w:r w:rsidRPr="00F7207D">
        <w:rPr>
          <w:rFonts w:ascii="Times New Roman" w:eastAsia="DFPOP-SB" w:hAnsi="Times New Roman"/>
          <w:b/>
          <w:sz w:val="20"/>
        </w:rPr>
        <w:t>C</w:t>
      </w:r>
      <w:r>
        <w:rPr>
          <w:rFonts w:ascii="Times New Roman" w:eastAsia="DFPOP-SB" w:hAnsi="Times New Roman"/>
          <w:b/>
          <w:sz w:val="20"/>
        </w:rPr>
        <w:t>onclusion</w:t>
      </w:r>
    </w:p>
    <w:p w:rsidR="00E24E10" w:rsidRDefault="008429E4" w:rsidP="008429E4">
      <w:pPr>
        <w:spacing w:line="200" w:lineRule="atLeast"/>
        <w:rPr>
          <w:rFonts w:ascii="Times New Roman" w:eastAsia="DFPOP-SB" w:hAnsi="Times New Roman"/>
          <w:b/>
          <w:sz w:val="20"/>
        </w:rPr>
      </w:pPr>
      <w:r>
        <w:rPr>
          <w:rFonts w:ascii="Times New Roman" w:eastAsia="DFPOP-SB" w:hAnsi="Times New Roman"/>
          <w:sz w:val="20"/>
        </w:rPr>
        <w:t>D</w:t>
      </w:r>
      <w:r w:rsidRPr="008429E4">
        <w:rPr>
          <w:rFonts w:ascii="Times New Roman" w:eastAsia="DFPOP-SB" w:hAnsi="Times New Roman"/>
          <w:sz w:val="20"/>
        </w:rPr>
        <w:t xml:space="preserve">espite the advancement in technology, different types of replacement algorithms are now being introduced. But it totally depends on the scenario in which algorithm should be implemented, there are certain factors like cost, performance, time, efficiency, accuracy which </w:t>
      </w:r>
      <w:r>
        <w:rPr>
          <w:rFonts w:ascii="Times New Roman" w:eastAsia="DFPOP-SB" w:hAnsi="Times New Roman"/>
          <w:sz w:val="20"/>
        </w:rPr>
        <w:t>must</w:t>
      </w:r>
      <w:r w:rsidRPr="008429E4">
        <w:rPr>
          <w:rFonts w:ascii="Times New Roman" w:eastAsia="DFPOP-SB" w:hAnsi="Times New Roman"/>
          <w:sz w:val="20"/>
        </w:rPr>
        <w:t xml:space="preserve"> be addressed. In above comparison table ARC gives the best result, but its cost is much high. LRU is frequently used, which is cost effective.</w:t>
      </w:r>
    </w:p>
    <w:p w:rsidR="00E24E10" w:rsidRPr="00806E4A" w:rsidRDefault="00E24E10" w:rsidP="00E24E10">
      <w:pPr>
        <w:autoSpaceDE w:val="0"/>
        <w:autoSpaceDN w:val="0"/>
        <w:spacing w:line="240" w:lineRule="auto"/>
        <w:jc w:val="left"/>
        <w:textAlignment w:val="auto"/>
        <w:rPr>
          <w:rFonts w:ascii="Times New Roman" w:eastAsia="Malgun Gothic" w:hAnsi="Times New Roman" w:hint="eastAsia"/>
          <w:sz w:val="20"/>
        </w:rPr>
      </w:pPr>
    </w:p>
    <w:p w:rsidR="00E24E10" w:rsidRDefault="00E24E10" w:rsidP="00E24E10">
      <w:pPr>
        <w:spacing w:line="200" w:lineRule="atLeast"/>
        <w:rPr>
          <w:rFonts w:ascii="Times New Roman" w:eastAsia="DFPOP-SB" w:hAnsi="Times New Roman"/>
          <w:sz w:val="20"/>
        </w:rPr>
      </w:pPr>
    </w:p>
    <w:p w:rsidR="00E24E10" w:rsidRDefault="00E24E10" w:rsidP="00E24E10">
      <w:pPr>
        <w:spacing w:line="200" w:lineRule="atLeast"/>
        <w:jc w:val="center"/>
        <w:rPr>
          <w:rFonts w:ascii="Times New Roman" w:eastAsia="DFPOP-SB" w:hAnsi="Times New Roman"/>
          <w:b/>
          <w:sz w:val="20"/>
        </w:rPr>
      </w:pPr>
      <w:r>
        <w:rPr>
          <w:rFonts w:ascii="Times New Roman" w:eastAsia="DFPOP-SB" w:hAnsi="Times New Roman"/>
          <w:b/>
          <w:sz w:val="20"/>
        </w:rPr>
        <w:t>References</w:t>
      </w:r>
    </w:p>
    <w:p w:rsidR="008429E4" w:rsidRDefault="008429E4" w:rsidP="00E24E10">
      <w:pPr>
        <w:spacing w:line="200" w:lineRule="atLeast"/>
        <w:jc w:val="center"/>
        <w:rPr>
          <w:rFonts w:ascii="Times New Roman" w:eastAsia="DFPOP-SB" w:hAnsi="Times New Roman"/>
          <w:sz w:val="20"/>
        </w:rPr>
      </w:pP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w:t>
      </w:r>
      <w:r w:rsidRPr="008429E4">
        <w:rPr>
          <w:rFonts w:ascii="Times New Roman" w:eastAsia="DFPOP-SB" w:hAnsi="Times New Roman"/>
          <w:sz w:val="20"/>
        </w:rPr>
        <w:tab/>
        <w:t>A. J. Smith, “Cache Memories,” ACM Comput. Surv., vol. 14, no. 3, pp. 473–530, Sep. 1982.</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2]</w:t>
      </w:r>
      <w:r w:rsidRPr="008429E4">
        <w:rPr>
          <w:rFonts w:ascii="Times New Roman" w:eastAsia="DFPOP-SB" w:hAnsi="Times New Roman"/>
          <w:sz w:val="20"/>
        </w:rPr>
        <w:tab/>
        <w:t>a. Bhattacharjee and B. K. Debnath, “A new web cache replacement algorithm,” PACRIM. 2005 IEEE Pacific Rim Conf. Commun. Comput. signal Process. 2005., pp. 420–423, 2005.</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3]</w:t>
      </w:r>
      <w:r w:rsidRPr="008429E4">
        <w:rPr>
          <w:rFonts w:ascii="Times New Roman" w:eastAsia="DFPOP-SB" w:hAnsi="Times New Roman"/>
          <w:sz w:val="20"/>
        </w:rPr>
        <w:tab/>
        <w:t>K. Psounis, B. Prabhakar, and C. Science, “A Randomized Web-Cache Replacement Scheme,” pp. 1407–1415, 2001.</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4]</w:t>
      </w:r>
      <w:r w:rsidRPr="008429E4">
        <w:rPr>
          <w:rFonts w:ascii="Times New Roman" w:eastAsia="DFPOP-SB" w:hAnsi="Times New Roman"/>
          <w:sz w:val="20"/>
        </w:rPr>
        <w:tab/>
        <w:t>N. P. Jouppi, “Cache write policies and performance,” ACM SIGARCH Comput. Archit. News, vol. 21, no. 2, pp. 191–201, May 1993.</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5]</w:t>
      </w:r>
      <w:r w:rsidRPr="008429E4">
        <w:rPr>
          <w:rFonts w:ascii="Times New Roman" w:eastAsia="DFPOP-SB" w:hAnsi="Times New Roman"/>
          <w:sz w:val="20"/>
        </w:rPr>
        <w:tab/>
        <w:t>“Cache Memories Krishna M . Kavi The University of Alabama in Huntsville Cache Memories In Uniprocessors .”</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6]</w:t>
      </w:r>
      <w:r w:rsidRPr="008429E4">
        <w:rPr>
          <w:rFonts w:ascii="Times New Roman" w:eastAsia="DFPOP-SB" w:hAnsi="Times New Roman"/>
          <w:sz w:val="20"/>
        </w:rPr>
        <w:tab/>
        <w:t>O. Temam, “Investigating optimal local memory performance,” ACM SIGOPS Oper. Syst. Rev., vol. 32, no. 5, pp. 218–227, Dec. 1998.</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7]</w:t>
      </w:r>
      <w:r w:rsidRPr="008429E4">
        <w:rPr>
          <w:rFonts w:ascii="Times New Roman" w:eastAsia="DFPOP-SB" w:hAnsi="Times New Roman"/>
          <w:sz w:val="20"/>
        </w:rPr>
        <w:tab/>
        <w:t>S. Santhosh and W. Shi, “A Semantic-based Cache Replacement Algorithm for Mobile File Access.”</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8]</w:t>
      </w:r>
      <w:r w:rsidRPr="008429E4">
        <w:rPr>
          <w:rFonts w:ascii="Times New Roman" w:eastAsia="DFPOP-SB" w:hAnsi="Times New Roman"/>
          <w:sz w:val="20"/>
        </w:rPr>
        <w:tab/>
        <w:t>A. R. Butt, C. Gniady, and Y. C. Hu, “The Performance Impact of Kernel Prefetching on Buffer Cache Replacement Algorithms,” vol. 56, no. 7, pp. 889–908, 2007.</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9]</w:t>
      </w:r>
      <w:r w:rsidRPr="008429E4">
        <w:rPr>
          <w:rFonts w:ascii="Times New Roman" w:eastAsia="DFPOP-SB" w:hAnsi="Times New Roman"/>
          <w:sz w:val="20"/>
        </w:rPr>
        <w:tab/>
        <w:t>S. M. S. Daula, K. E. S. Murthy, and G. A. Khan, “A Throughput Analysis on Page Replacement Algorithms in Cache Memory Management,” vol. 2, no. 2, pp. 126–130, 2012.</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0]</w:t>
      </w:r>
      <w:r w:rsidRPr="008429E4">
        <w:rPr>
          <w:rFonts w:ascii="Times New Roman" w:eastAsia="DFPOP-SB" w:hAnsi="Times New Roman"/>
          <w:sz w:val="20"/>
        </w:rPr>
        <w:tab/>
        <w:t>S. Modha, “Outperforming LRU with an Adaptive,” 2004.</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1]</w:t>
      </w:r>
      <w:r w:rsidRPr="008429E4">
        <w:rPr>
          <w:rFonts w:ascii="Times New Roman" w:eastAsia="DFPOP-SB" w:hAnsi="Times New Roman"/>
          <w:sz w:val="20"/>
        </w:rPr>
        <w:tab/>
        <w:t>P. M. H. Lipasti, “Cache Replacement Policies Cache Design : Four Key Issues ECE / CS 752 : Advanced Computer Architecture I Cache Miss Rates : 3 C ’ s [ Hill ] Optimal Replacement Policy ? Least-Recently Used Practical Pseudo-LRU ECE / CS 752 : Advanced Computer Architectu,” pp. 1–5, 2012.</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2]</w:t>
      </w:r>
      <w:r w:rsidRPr="008429E4">
        <w:rPr>
          <w:rFonts w:ascii="Times New Roman" w:eastAsia="DFPOP-SB" w:hAnsi="Times New Roman"/>
          <w:sz w:val="20"/>
        </w:rPr>
        <w:tab/>
        <w:t>A. Janapsatya and A. Ignjatovi, “Dueling CLOCK : Adaptive Cache Replacement Policy Based on The CLOCK Algorithm,” pp. 2–7, 2010.</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3]</w:t>
      </w:r>
      <w:r w:rsidRPr="008429E4">
        <w:rPr>
          <w:rFonts w:ascii="Times New Roman" w:eastAsia="DFPOP-SB" w:hAnsi="Times New Roman"/>
          <w:sz w:val="20"/>
        </w:rPr>
        <w:tab/>
        <w:t>A. S. Chavan, K. R. Nayak, K. D. Vora, M. D. Purohit, P. M. Chawan, and A. B. Min, “A Comparison of Page Replacement Algorithms,” vol. 3, no. 2, pp. 171–174, 2011.</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4]</w:t>
      </w:r>
      <w:r w:rsidRPr="008429E4">
        <w:rPr>
          <w:rFonts w:ascii="Times New Roman" w:eastAsia="DFPOP-SB" w:hAnsi="Times New Roman"/>
          <w:sz w:val="20"/>
        </w:rPr>
        <w:tab/>
        <w:t>S. Podlipnig and L. Böszörmenyi, “A survey of Web cache replacement strategies,” ACM Comput. Surv., vol. 35, no. 4, pp. 374–398, 2003.</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5]</w:t>
      </w:r>
      <w:r w:rsidRPr="008429E4">
        <w:rPr>
          <w:rFonts w:ascii="Times New Roman" w:eastAsia="DFPOP-SB" w:hAnsi="Times New Roman"/>
          <w:sz w:val="20"/>
        </w:rPr>
        <w:tab/>
        <w:t>Q. Zhu and Y. Zhou, “Power-Aware Storage Cache Management,” IEEE Trans. Comput., vol. 54, no. 5, pp. 587–602, May 2005.</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6]</w:t>
      </w:r>
      <w:r w:rsidRPr="008429E4">
        <w:rPr>
          <w:rFonts w:ascii="Times New Roman" w:eastAsia="DFPOP-SB" w:hAnsi="Times New Roman"/>
          <w:sz w:val="20"/>
        </w:rPr>
        <w:tab/>
        <w:t>T. J. Odule and I. A. Osinuga, “Dynamically Self-adjusting Cache Replacement Algorithm,” vol. 6, no. 1, pp. 25–34, 2013.</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7]</w:t>
      </w:r>
      <w:r w:rsidRPr="008429E4">
        <w:rPr>
          <w:rFonts w:ascii="Times New Roman" w:eastAsia="DFPOP-SB" w:hAnsi="Times New Roman"/>
          <w:sz w:val="20"/>
        </w:rPr>
        <w:tab/>
        <w:t xml:space="preserve">J. Jeong and M. Dubois, “Cost-Sensitive Cache </w:t>
      </w:r>
      <w:r w:rsidRPr="008429E4">
        <w:rPr>
          <w:rFonts w:ascii="Times New Roman" w:eastAsia="DFPOP-SB" w:hAnsi="Times New Roman"/>
          <w:sz w:val="20"/>
        </w:rPr>
        <w:t>Replacement Algorithms Jaeheon Jeong and Michel Dubois.”</w:t>
      </w:r>
    </w:p>
    <w:p w:rsidR="008429E4" w:rsidRPr="008429E4"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8]</w:t>
      </w:r>
      <w:r w:rsidRPr="008429E4">
        <w:rPr>
          <w:rFonts w:ascii="Times New Roman" w:eastAsia="DFPOP-SB" w:hAnsi="Times New Roman"/>
          <w:sz w:val="20"/>
        </w:rPr>
        <w:tab/>
        <w:t>A. R. Butt, C. Gniady, Y. C. Hu, and W. Lafayette, “The Performance Impact of Kernel Prefetching on Buffer Cache Replacement Algorithms,” 2005.</w:t>
      </w:r>
    </w:p>
    <w:p w:rsidR="00E24E10" w:rsidRDefault="008429E4" w:rsidP="008429E4">
      <w:pPr>
        <w:spacing w:line="200" w:lineRule="atLeast"/>
        <w:rPr>
          <w:rFonts w:ascii="Times New Roman" w:eastAsia="DFPOP-SB" w:hAnsi="Times New Roman"/>
          <w:sz w:val="20"/>
        </w:rPr>
      </w:pPr>
      <w:r w:rsidRPr="008429E4">
        <w:rPr>
          <w:rFonts w:ascii="Times New Roman" w:eastAsia="DFPOP-SB" w:hAnsi="Times New Roman"/>
          <w:sz w:val="20"/>
        </w:rPr>
        <w:t>[19]</w:t>
      </w:r>
      <w:r w:rsidRPr="008429E4">
        <w:rPr>
          <w:rFonts w:ascii="Times New Roman" w:eastAsia="DFPOP-SB" w:hAnsi="Times New Roman"/>
          <w:sz w:val="20"/>
        </w:rPr>
        <w:tab/>
        <w:t>D. Swain, B. Paikaray, and D. Swain, “AWRP : Adaptive Weight Ranking Policy,” vol. 3, no. 2, 2011.</w:t>
      </w:r>
    </w:p>
    <w:p w:rsidR="00E24E10" w:rsidRDefault="00E24E10" w:rsidP="00E24E10">
      <w:pPr>
        <w:spacing w:line="200" w:lineRule="atLeast"/>
        <w:ind w:left="360" w:hanging="360"/>
        <w:rPr>
          <w:rFonts w:ascii="Times New Roman" w:eastAsia="DFPOP-SB" w:hAnsi="Times New Roman"/>
          <w:sz w:val="18"/>
        </w:rPr>
      </w:pPr>
      <w:r>
        <w:rPr>
          <w:rFonts w:ascii="Times New Roman" w:eastAsia="DFPOP-SB" w:hAnsi="Times New Roman"/>
          <w:sz w:val="18"/>
        </w:rPr>
        <w:t>[1] G. Eason, B. Noble, and I. N. Sneddon, “On certain integrals of Lipschitz-Hankel type involving products of Bessel functions,”</w:t>
      </w:r>
      <w:r>
        <w:rPr>
          <w:rFonts w:ascii="Times New Roman" w:eastAsia="DFPOP-SB" w:hAnsi="Times New Roman"/>
          <w:i/>
          <w:sz w:val="18"/>
        </w:rPr>
        <w:t xml:space="preserve"> Phil. Trans. Roy. Soc. London,</w:t>
      </w:r>
      <w:r>
        <w:rPr>
          <w:rFonts w:ascii="Times New Roman" w:eastAsia="DFPOP-SB" w:hAnsi="Times New Roman"/>
          <w:sz w:val="18"/>
        </w:rPr>
        <w:t xml:space="preserve"> vol. A247, pp. 529-551, April 1955.</w:t>
      </w:r>
    </w:p>
    <w:p w:rsidR="00E24E10" w:rsidRDefault="00E24E10" w:rsidP="00E24E10">
      <w:pPr>
        <w:numPr>
          <w:ilvl w:val="0"/>
          <w:numId w:val="1"/>
        </w:numPr>
        <w:spacing w:line="200" w:lineRule="atLeast"/>
        <w:rPr>
          <w:rFonts w:ascii="Times New Roman" w:eastAsia="DFPOP-SB" w:hAnsi="Times New Roman"/>
          <w:sz w:val="18"/>
        </w:rPr>
      </w:pPr>
      <w:r>
        <w:rPr>
          <w:rFonts w:ascii="Times New Roman" w:eastAsia="DFPOP-SB" w:hAnsi="Times New Roman"/>
          <w:sz w:val="18"/>
        </w:rPr>
        <w:t xml:space="preserve">J. Clerk Maxwell, </w:t>
      </w:r>
      <w:r>
        <w:rPr>
          <w:rFonts w:ascii="Times New Roman" w:eastAsia="DFPOP-SB" w:hAnsi="Times New Roman"/>
          <w:i/>
          <w:sz w:val="18"/>
        </w:rPr>
        <w:t>A Treaties on Electricity and Magnetism</w:t>
      </w:r>
      <w:r>
        <w:rPr>
          <w:rFonts w:ascii="Times New Roman" w:eastAsia="DFPOP-SB" w:hAnsi="Times New Roman"/>
          <w:sz w:val="18"/>
        </w:rPr>
        <w:t xml:space="preserve">, 3rd ed., Vol. 2, </w:t>
      </w:r>
      <w:smartTag w:uri="urn:schemas-microsoft-com:office:smarttags" w:element="City">
        <w:smartTag w:uri="urn:schemas-microsoft-com:office:smarttags" w:element="place">
          <w:r>
            <w:rPr>
              <w:rFonts w:ascii="Times New Roman" w:eastAsia="DFPOP-SB" w:hAnsi="Times New Roman"/>
              <w:sz w:val="18"/>
            </w:rPr>
            <w:t>Oxford</w:t>
          </w:r>
        </w:smartTag>
      </w:smartTag>
      <w:r>
        <w:rPr>
          <w:rFonts w:ascii="Times New Roman" w:eastAsia="DFPOP-SB" w:hAnsi="Times New Roman"/>
          <w:sz w:val="18"/>
        </w:rPr>
        <w:t xml:space="preserve">: Clarendon Press, 1892, pp. 68-73. </w:t>
      </w:r>
    </w:p>
    <w:p w:rsidR="00E24E10" w:rsidRDefault="00E24E10" w:rsidP="00E24E10">
      <w:pPr>
        <w:numPr>
          <w:ilvl w:val="0"/>
          <w:numId w:val="2"/>
        </w:numPr>
        <w:spacing w:line="200" w:lineRule="atLeast"/>
        <w:rPr>
          <w:rFonts w:ascii="Times New Roman" w:eastAsia="DFPOP-SB" w:hAnsi="Times New Roman"/>
          <w:sz w:val="18"/>
        </w:rPr>
      </w:pPr>
      <w:r>
        <w:rPr>
          <w:rFonts w:ascii="Times New Roman" w:eastAsia="DFPOP-SB" w:hAnsi="Times New Roman"/>
          <w:sz w:val="18"/>
        </w:rPr>
        <w:t xml:space="preserve">I. S. Jacobs and C. P. Bean, </w:t>
      </w:r>
      <w:r w:rsidRPr="00806E4A">
        <w:rPr>
          <w:rFonts w:ascii="Times New Roman" w:eastAsia="Malgun Gothic" w:hAnsi="Times New Roman"/>
          <w:sz w:val="18"/>
          <w:lang w:eastAsia="ko-KR"/>
        </w:rPr>
        <w:t>“</w:t>
      </w:r>
      <w:r>
        <w:rPr>
          <w:rFonts w:ascii="Times New Roman" w:eastAsia="DFPOP-SB" w:hAnsi="Times New Roman"/>
          <w:sz w:val="18"/>
        </w:rPr>
        <w:t xml:space="preserve">Fine particles, thin films and exchange anisotropy,'' in </w:t>
      </w:r>
      <w:r>
        <w:rPr>
          <w:rFonts w:ascii="Times New Roman" w:eastAsia="DFPOP-SB" w:hAnsi="Times New Roman"/>
          <w:i/>
          <w:sz w:val="18"/>
        </w:rPr>
        <w:t>Magnetism</w:t>
      </w:r>
      <w:r>
        <w:rPr>
          <w:rFonts w:ascii="Times New Roman" w:eastAsia="DFPOP-SB" w:hAnsi="Times New Roman"/>
          <w:sz w:val="18"/>
        </w:rPr>
        <w:t xml:space="preserve">, Vol. III, G. T. Rado and H. Suhl, Eds., </w:t>
      </w:r>
      <w:smartTag w:uri="urn:schemas-microsoft-com:office:smarttags" w:element="State">
        <w:smartTag w:uri="urn:schemas-microsoft-com:office:smarttags" w:element="place">
          <w:r>
            <w:rPr>
              <w:rFonts w:ascii="Times New Roman" w:eastAsia="DFPOP-SB" w:hAnsi="Times New Roman"/>
              <w:sz w:val="18"/>
            </w:rPr>
            <w:t>New York</w:t>
          </w:r>
        </w:smartTag>
      </w:smartTag>
      <w:r>
        <w:rPr>
          <w:rFonts w:ascii="Times New Roman" w:eastAsia="DFPOP-SB" w:hAnsi="Times New Roman"/>
          <w:sz w:val="18"/>
        </w:rPr>
        <w:t>: Academic Press, 1963, pp. 271-350.</w:t>
      </w:r>
    </w:p>
    <w:p w:rsidR="00E24E10" w:rsidRDefault="00E24E10" w:rsidP="00E24E10">
      <w:pPr>
        <w:numPr>
          <w:ilvl w:val="0"/>
          <w:numId w:val="3"/>
        </w:numPr>
        <w:spacing w:line="200" w:lineRule="atLeast"/>
        <w:rPr>
          <w:rFonts w:ascii="Times New Roman" w:eastAsia="DFPOP-SB" w:hAnsi="Times New Roman"/>
          <w:sz w:val="18"/>
        </w:rPr>
      </w:pPr>
      <w:r>
        <w:rPr>
          <w:rFonts w:ascii="Times New Roman" w:eastAsia="DFPOP-SB" w:hAnsi="Times New Roman"/>
          <w:sz w:val="18"/>
        </w:rPr>
        <w:t>M. Smith, “Title of paper optional here,” unpublished</w:t>
      </w:r>
    </w:p>
    <w:p w:rsidR="00E24E10" w:rsidRDefault="00E24E10" w:rsidP="00E24E10">
      <w:pPr>
        <w:numPr>
          <w:ilvl w:val="0"/>
          <w:numId w:val="3"/>
        </w:numPr>
        <w:spacing w:line="200" w:lineRule="atLeast"/>
        <w:rPr>
          <w:rFonts w:ascii="Times New Roman" w:eastAsia="DFPOP-SB" w:hAnsi="Times New Roman"/>
          <w:sz w:val="18"/>
        </w:rPr>
      </w:pPr>
      <w:r>
        <w:rPr>
          <w:rFonts w:ascii="Times New Roman" w:eastAsia="DFPOP-SB" w:hAnsi="Times New Roman"/>
          <w:sz w:val="18"/>
        </w:rPr>
        <w:t>K. Rose, “Title of paper with only first word capitalized,” in press.</w:t>
      </w:r>
    </w:p>
    <w:p w:rsidR="00E24E10" w:rsidRDefault="00E24E10" w:rsidP="00E24E10">
      <w:pPr>
        <w:numPr>
          <w:ilvl w:val="0"/>
          <w:numId w:val="3"/>
        </w:numPr>
        <w:spacing w:line="200" w:lineRule="atLeast"/>
        <w:rPr>
          <w:rFonts w:ascii="Times New Roman" w:eastAsia="DFPOP-SB" w:hAnsi="Times New Roman"/>
          <w:sz w:val="20"/>
        </w:rPr>
      </w:pPr>
      <w:r>
        <w:rPr>
          <w:rFonts w:ascii="Times New Roman" w:eastAsia="DFPOP-SB" w:hAnsi="Times New Roman"/>
          <w:sz w:val="18"/>
        </w:rPr>
        <w:t>Y. Yorozu, M. Hirano, K. Oka, and Y. Tanigawa, “Electron spectroscopy studies on magneto-optical media and plastic substrate interface,”</w:t>
      </w:r>
      <w:r>
        <w:rPr>
          <w:rFonts w:ascii="Times New Roman" w:eastAsia="DFPOP-SB" w:hAnsi="Times New Roman"/>
          <w:i/>
          <w:sz w:val="18"/>
        </w:rPr>
        <w:t xml:space="preserve"> IEEE Trans. J. Magn.</w:t>
      </w:r>
      <w:r>
        <w:rPr>
          <w:rFonts w:ascii="Times New Roman" w:eastAsia="DFPOP-SB" w:hAnsi="Times New Roman"/>
          <w:sz w:val="18"/>
        </w:rPr>
        <w:t>, vol. 2, pp. 740-741, August 1987 [</w:t>
      </w:r>
      <w:r>
        <w:rPr>
          <w:rFonts w:ascii="Times New Roman" w:eastAsia="DFPOP-SB" w:hAnsi="Times New Roman"/>
          <w:i/>
          <w:sz w:val="18"/>
        </w:rPr>
        <w:t>Digests 9th Annual conf. Magn.</w:t>
      </w:r>
      <w:r>
        <w:rPr>
          <w:rFonts w:ascii="Times New Roman" w:eastAsia="DFPOP-SB" w:hAnsi="Times New Roman"/>
          <w:sz w:val="18"/>
        </w:rPr>
        <w:t>, p. 3012, 1982]</w:t>
      </w:r>
    </w:p>
    <w:p w:rsidR="00F47835" w:rsidRDefault="00F47835"/>
    <w:sectPr w:rsidR="00F47835" w:rsidSect="005F11F3">
      <w:type w:val="continuous"/>
      <w:pgSz w:w="12240" w:h="15840" w:code="9"/>
      <w:pgMar w:top="567" w:right="1015" w:bottom="987" w:left="964" w:header="851" w:footer="992" w:gutter="0"/>
      <w:cols w:num="2" w:space="28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DFPOP-SB">
    <w:altName w:val="MS Mincho"/>
    <w:charset w:val="80"/>
    <w:family w:val="decorativ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7721A6"/>
    <w:multiLevelType w:val="singleLevel"/>
    <w:tmpl w:val="49909BDE"/>
    <w:lvl w:ilvl="0">
      <w:start w:val="2"/>
      <w:numFmt w:val="decimal"/>
      <w:lvlText w:val="[%1] "/>
      <w:legacy w:legacy="1" w:legacySpace="0" w:legacyIndent="270"/>
      <w:lvlJc w:val="left"/>
      <w:pPr>
        <w:ind w:left="270" w:hanging="270"/>
      </w:pPr>
      <w:rPr>
        <w:rFonts w:ascii="Times New Roman" w:hAnsi="Times New Roman" w:hint="default"/>
        <w:b w:val="0"/>
        <w:i w:val="0"/>
        <w:sz w:val="20"/>
        <w:u w:val="none"/>
      </w:rPr>
    </w:lvl>
  </w:abstractNum>
  <w:num w:numId="1">
    <w:abstractNumId w:val="0"/>
  </w:num>
  <w:num w:numId="2">
    <w:abstractNumId w:val="0"/>
    <w:lvlOverride w:ilvl="0">
      <w:lvl w:ilvl="0">
        <w:start w:val="1"/>
        <w:numFmt w:val="decimal"/>
        <w:lvlText w:val="[%1] "/>
        <w:legacy w:legacy="1" w:legacySpace="0" w:legacyIndent="270"/>
        <w:lvlJc w:val="left"/>
        <w:pPr>
          <w:ind w:left="270" w:hanging="270"/>
        </w:pPr>
        <w:rPr>
          <w:rFonts w:ascii="Times New Roman" w:hAnsi="Times New Roman" w:hint="default"/>
          <w:b w:val="0"/>
          <w:i w:val="0"/>
          <w:sz w:val="20"/>
          <w:u w:val="none"/>
        </w:rPr>
      </w:lvl>
    </w:lvlOverride>
  </w:num>
  <w:num w:numId="3">
    <w:abstractNumId w:val="0"/>
    <w:lvlOverride w:ilvl="0">
      <w:lvl w:ilvl="0">
        <w:start w:val="3"/>
        <w:numFmt w:val="decimal"/>
        <w:lvlText w:val="[%1] "/>
        <w:legacy w:legacy="1" w:legacySpace="0" w:legacyIndent="270"/>
        <w:lvlJc w:val="left"/>
        <w:pPr>
          <w:ind w:left="270" w:hanging="270"/>
        </w:pPr>
        <w:rPr>
          <w:rFonts w:ascii="Times New Roman" w:hAnsi="Times New Roman" w:hint="default"/>
          <w:b w:val="0"/>
          <w:i w:val="0"/>
          <w:sz w:val="20"/>
          <w:u w:val="no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E10"/>
    <w:rsid w:val="0016356E"/>
    <w:rsid w:val="005F16B7"/>
    <w:rsid w:val="00610F63"/>
    <w:rsid w:val="008429E4"/>
    <w:rsid w:val="00E24E10"/>
    <w:rsid w:val="00F478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martTagType w:namespaceuri="urn:schemas-microsoft-com:office:smarttags" w:name="State"/>
  <w:shapeDefaults>
    <o:shapedefaults v:ext="edit" spidmax="1026"/>
    <o:shapelayout v:ext="edit">
      <o:idmap v:ext="edit" data="1"/>
    </o:shapelayout>
  </w:shapeDefaults>
  <w:decimalSymbol w:val="."/>
  <w:listSeparator w:val=","/>
  <w14:docId w14:val="07079A2A"/>
  <w15:chartTrackingRefBased/>
  <w15:docId w15:val="{7037EE1E-0F54-4F61-8BEB-C6FFC3F0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24E10"/>
    <w:pPr>
      <w:widowControl w:val="0"/>
      <w:adjustRightInd w:val="0"/>
      <w:spacing w:after="0" w:line="360" w:lineRule="atLeast"/>
      <w:jc w:val="both"/>
      <w:textAlignment w:val="baseline"/>
    </w:pPr>
    <w:rPr>
      <w:rFonts w:ascii="Century" w:eastAsia="MS Mincho" w:hAnsi="Century" w:cs="Times New Roman"/>
      <w:sz w:val="21"/>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ywords">
    <w:name w:val="key words"/>
    <w:rsid w:val="00E24E10"/>
    <w:pPr>
      <w:spacing w:after="120" w:line="240" w:lineRule="auto"/>
      <w:ind w:firstLine="288"/>
      <w:jc w:val="both"/>
    </w:pPr>
    <w:rPr>
      <w:rFonts w:ascii="Times New Roman" w:eastAsia="SimSun" w:hAnsi="Times New Roman" w:cs="Times New Roman"/>
      <w:b/>
      <w:bCs/>
      <w:i/>
      <w:iCs/>
      <w:noProof/>
      <w:sz w:val="18"/>
      <w:szCs w:val="18"/>
    </w:rPr>
  </w:style>
  <w:style w:type="character" w:styleId="Hyperlink">
    <w:name w:val="Hyperlink"/>
    <w:basedOn w:val="DefaultParagraphFont"/>
    <w:uiPriority w:val="99"/>
    <w:unhideWhenUsed/>
    <w:rsid w:val="00E24E1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5</Pages>
  <Words>3034</Words>
  <Characters>1729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bashirah Nasir</dc:creator>
  <cp:keywords/>
  <dc:description/>
  <cp:lastModifiedBy>Mobashirah Nasir</cp:lastModifiedBy>
  <cp:revision>3</cp:revision>
  <dcterms:created xsi:type="dcterms:W3CDTF">2016-11-08T12:32:00Z</dcterms:created>
  <dcterms:modified xsi:type="dcterms:W3CDTF">2016-11-08T12:58:00Z</dcterms:modified>
</cp:coreProperties>
</file>